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044002" w14:textId="7F0FE580" w:rsidR="001F0941" w:rsidRDefault="00D45611" w:rsidP="001F0941">
      <w:pPr>
        <w:jc w:val="center"/>
        <w:rPr>
          <w:bCs/>
          <w:szCs w:val="21"/>
        </w:rPr>
      </w:pPr>
      <w:r w:rsidRPr="00AB7C47">
        <w:rPr>
          <w:rFonts w:ascii="Times New Roman" w:eastAsia="Times New Roman" w:hAnsi="Times New Roman" w:cs="Times New Roman"/>
          <w:sz w:val="24"/>
          <w:szCs w:val="24"/>
        </w:rPr>
        <w:t xml:space="preserve">Inspiration for </w:t>
      </w:r>
      <w:r w:rsidR="00AB7C47">
        <w:rPr>
          <w:rFonts w:ascii="Times New Roman" w:hAnsi="Times New Roman" w:cs="Times New Roman" w:hint="eastAsia"/>
          <w:sz w:val="24"/>
          <w:szCs w:val="24"/>
        </w:rPr>
        <w:t>H</w:t>
      </w:r>
      <w:r w:rsidRPr="00AB7C47">
        <w:rPr>
          <w:rFonts w:ascii="Times New Roman" w:eastAsia="Times New Roman" w:hAnsi="Times New Roman" w:cs="Times New Roman"/>
          <w:sz w:val="24"/>
          <w:szCs w:val="24"/>
        </w:rPr>
        <w:t xml:space="preserve">igh-growth </w:t>
      </w:r>
      <w:r w:rsidR="00AB7C47">
        <w:rPr>
          <w:rFonts w:ascii="Times New Roman" w:hAnsi="Times New Roman" w:cs="Times New Roman" w:hint="eastAsia"/>
          <w:sz w:val="24"/>
          <w:szCs w:val="24"/>
        </w:rPr>
        <w:t>B</w:t>
      </w:r>
      <w:r w:rsidRPr="00AB7C47">
        <w:rPr>
          <w:rFonts w:ascii="Times New Roman" w:eastAsia="Times New Roman" w:hAnsi="Times New Roman" w:cs="Times New Roman"/>
          <w:sz w:val="24"/>
          <w:szCs w:val="24"/>
        </w:rPr>
        <w:t xml:space="preserve">usinesses from </w:t>
      </w:r>
      <w:r w:rsidR="00AB7C47">
        <w:rPr>
          <w:rFonts w:ascii="Times New Roman" w:hAnsi="Times New Roman" w:cs="Times New Roman" w:hint="eastAsia"/>
          <w:sz w:val="24"/>
          <w:szCs w:val="24"/>
        </w:rPr>
        <w:t>L</w:t>
      </w:r>
      <w:r w:rsidRPr="00AB7C47">
        <w:rPr>
          <w:rFonts w:ascii="Times New Roman" w:eastAsia="Times New Roman" w:hAnsi="Times New Roman" w:cs="Times New Roman"/>
          <w:sz w:val="24"/>
          <w:szCs w:val="24"/>
        </w:rPr>
        <w:t xml:space="preserve">ightning </w:t>
      </w:r>
      <w:r w:rsidR="00AB7C47">
        <w:rPr>
          <w:rFonts w:ascii="Times New Roman" w:hAnsi="Times New Roman" w:cs="Times New Roman" w:hint="eastAsia"/>
          <w:sz w:val="24"/>
          <w:szCs w:val="24"/>
        </w:rPr>
        <w:t>E</w:t>
      </w:r>
      <w:r w:rsidRPr="00AB7C47">
        <w:rPr>
          <w:rFonts w:ascii="Times New Roman" w:eastAsia="Times New Roman" w:hAnsi="Times New Roman" w:cs="Times New Roman"/>
          <w:sz w:val="24"/>
          <w:szCs w:val="24"/>
        </w:rPr>
        <w:t>xpansion</w:t>
      </w:r>
      <w:r w:rsidRPr="00AB7C47">
        <w:rPr>
          <w:rFonts w:ascii="Times New Roman" w:eastAsia="Times New Roman" w:hAnsi="Times New Roman" w:cs="Times New Roman"/>
          <w:sz w:val="24"/>
          <w:szCs w:val="24"/>
        </w:rPr>
        <w:br/>
      </w:r>
    </w:p>
    <w:p w14:paraId="1FE450CB" w14:textId="77777777" w:rsidR="001F0941" w:rsidRDefault="001F0941" w:rsidP="001F0941">
      <w:pPr>
        <w:jc w:val="center"/>
        <w:rPr>
          <w:bCs/>
          <w:szCs w:val="21"/>
        </w:rPr>
      </w:pPr>
    </w:p>
    <w:p w14:paraId="4F186691" w14:textId="6A537D7C" w:rsidR="008D2EAE" w:rsidRDefault="008D2EAE" w:rsidP="008D2EAE">
      <w:pPr>
        <w:pStyle w:val="Author"/>
        <w:spacing w:before="0"/>
        <w:rPr>
          <w:bCs/>
          <w:sz w:val="21"/>
          <w:szCs w:val="21"/>
          <w:lang w:eastAsia="zh-CN"/>
        </w:rPr>
      </w:pPr>
    </w:p>
    <w:p w14:paraId="666D4353" w14:textId="76239A58" w:rsidR="00F64912" w:rsidRPr="008D2EAE" w:rsidRDefault="00F64912" w:rsidP="008D2EAE">
      <w:pPr>
        <w:ind w:firstLine="420"/>
        <w:jc w:val="center"/>
        <w:rPr>
          <w:rFonts w:ascii="Times New Roman" w:eastAsia="Times New Roman" w:hAnsi="Times New Roman" w:cs="Times New Roman"/>
          <w:sz w:val="24"/>
          <w:szCs w:val="24"/>
        </w:rPr>
      </w:pPr>
    </w:p>
    <w:p w14:paraId="08BCA7F7"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b/>
          <w:bCs/>
          <w:sz w:val="24"/>
          <w:szCs w:val="24"/>
        </w:rPr>
        <w:t>Abstract:</w:t>
      </w:r>
      <w:r w:rsidRPr="00D45611">
        <w:rPr>
          <w:rFonts w:ascii="Times New Roman" w:eastAsia="Times New Roman" w:hAnsi="Times New Roman" w:cs="Times New Roman"/>
          <w:sz w:val="24"/>
          <w:szCs w:val="24"/>
        </w:rPr>
        <w:t xml:space="preserve"> </w:t>
      </w:r>
      <w:commentRangeStart w:id="0"/>
      <w:r w:rsidRPr="00D45611">
        <w:rPr>
          <w:rFonts w:ascii="Times New Roman" w:eastAsia="Times New Roman" w:hAnsi="Times New Roman" w:cs="Times New Roman"/>
          <w:sz w:val="24"/>
          <w:szCs w:val="24"/>
        </w:rPr>
        <w:t xml:space="preserve">Lightning expansion is a business concept derived from the Blitzkrieg in World War II. It is a kind of rapid expansion of enterprise scale and market area to create industry rookies with the advantages of scale economy market globalization. Even the lightning expansion of different enterprises in different industries has a high degree of correlation, and these common points are summarized into a law that is conducive to predicting and verifying whether the entrepreneurial direction of start-up entrepreneurs is moving toward high-growth enterprises. Based on the examples of these common rules, the author analyzes the business development models of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and Groupon, and analyzes the reasons for the success or failure of the two companies from the perspective of lightning expansion, hoping to provide future entrepreneurs with some inspiration and help to improve the success rate of entrepreneurship.</w:t>
      </w:r>
    </w:p>
    <w:commentRangeEnd w:id="0"/>
    <w:p w14:paraId="488455EB" w14:textId="77777777" w:rsidR="00F64912" w:rsidRPr="00D45611" w:rsidRDefault="00137BA6" w:rsidP="00D45611">
      <w:pPr>
        <w:spacing w:afterLines="50" w:after="156"/>
        <w:ind w:firstLineChars="200" w:firstLine="320"/>
        <w:jc w:val="left"/>
        <w:rPr>
          <w:rFonts w:ascii="Times New Roman" w:eastAsia="SimSun" w:hAnsi="Times New Roman" w:cs="Times New Roman"/>
          <w:sz w:val="24"/>
          <w:szCs w:val="24"/>
        </w:rPr>
      </w:pPr>
      <w:r>
        <w:rPr>
          <w:rStyle w:val="CommentReference"/>
        </w:rPr>
        <w:commentReference w:id="0"/>
      </w:r>
    </w:p>
    <w:p w14:paraId="17E0F223" w14:textId="77777777" w:rsidR="00F64912" w:rsidRPr="00D45611" w:rsidRDefault="00C4341E" w:rsidP="00D45611">
      <w:pPr>
        <w:spacing w:afterLines="50" w:after="156"/>
        <w:ind w:firstLineChars="200" w:firstLine="480"/>
        <w:jc w:val="left"/>
        <w:rPr>
          <w:rFonts w:ascii="Times New Roman" w:eastAsia="SimSun" w:hAnsi="Times New Roman" w:cs="Times New Roman"/>
          <w:sz w:val="24"/>
          <w:szCs w:val="24"/>
        </w:rPr>
      </w:pPr>
      <w:r w:rsidRPr="00D45611">
        <w:rPr>
          <w:rFonts w:ascii="Times New Roman" w:eastAsia="Times New Roman" w:hAnsi="Times New Roman" w:cs="Times New Roman"/>
          <w:b/>
          <w:bCs/>
          <w:sz w:val="24"/>
          <w:szCs w:val="24"/>
        </w:rPr>
        <w:t>Key words:</w:t>
      </w:r>
      <w:r w:rsidRPr="00D45611">
        <w:rPr>
          <w:rFonts w:ascii="Times New Roman" w:eastAsia="Times New Roman" w:hAnsi="Times New Roman" w:cs="Times New Roman"/>
          <w:sz w:val="24"/>
          <w:szCs w:val="24"/>
        </w:rPr>
        <w:t xml:space="preserve"> Lightning expansion; High-growth enterprises; Success or failure analysis</w:t>
      </w:r>
    </w:p>
    <w:p w14:paraId="2BB5F36B" w14:textId="77777777" w:rsidR="00F64912" w:rsidRPr="00D45611" w:rsidRDefault="00F64912" w:rsidP="00D45611">
      <w:pPr>
        <w:spacing w:afterLines="50" w:after="156"/>
        <w:jc w:val="left"/>
        <w:rPr>
          <w:rFonts w:ascii="Times New Roman" w:eastAsia="SimSun" w:hAnsi="Times New Roman" w:cs="Times New Roman"/>
          <w:b/>
          <w:bCs/>
          <w:sz w:val="24"/>
          <w:szCs w:val="24"/>
        </w:rPr>
      </w:pPr>
    </w:p>
    <w:p w14:paraId="7E482D61" w14:textId="77777777" w:rsidR="00F64912" w:rsidRPr="00D45611" w:rsidRDefault="00C4341E" w:rsidP="00D45611">
      <w:pPr>
        <w:pStyle w:val="Heading3"/>
        <w:numPr>
          <w:ilvl w:val="0"/>
          <w:numId w:val="0"/>
        </w:numPr>
        <w:rPr>
          <w:rFonts w:ascii="Times New Roman" w:eastAsia="Times New Roman" w:hAnsi="Times New Roman" w:cs="Times New Roman"/>
          <w:b w:val="0"/>
          <w:sz w:val="24"/>
          <w:szCs w:val="24"/>
        </w:rPr>
      </w:pPr>
      <w:commentRangeStart w:id="1"/>
      <w:r w:rsidRPr="00D45611">
        <w:rPr>
          <w:rFonts w:ascii="Times New Roman" w:eastAsia="Times New Roman" w:hAnsi="Times New Roman" w:cs="Times New Roman"/>
          <w:b w:val="0"/>
          <w:sz w:val="24"/>
          <w:szCs w:val="24"/>
        </w:rPr>
        <w:t>The core findings and perspectives of Lightning Expansion</w:t>
      </w:r>
      <w:commentRangeEnd w:id="1"/>
      <w:r w:rsidR="00137BA6">
        <w:rPr>
          <w:rStyle w:val="CommentReference"/>
          <w:b w:val="0"/>
        </w:rPr>
        <w:commentReference w:id="1"/>
      </w:r>
    </w:p>
    <w:p w14:paraId="3201D674" w14:textId="77777777" w:rsidR="00F64912" w:rsidRPr="00D45611" w:rsidRDefault="00C4341E" w:rsidP="00D45611">
      <w:pPr>
        <w:numPr>
          <w:ilvl w:val="0"/>
          <w:numId w:val="2"/>
        </w:numPr>
        <w:spacing w:afterLines="50" w:after="156"/>
        <w:ind w:firstLineChars="200" w:firstLine="480"/>
        <w:rPr>
          <w:rFonts w:ascii="Times New Roman" w:eastAsia="SimSun" w:hAnsi="Times New Roman" w:cs="Times New Roman"/>
          <w:sz w:val="24"/>
          <w:szCs w:val="24"/>
        </w:rPr>
      </w:pPr>
      <w:commentRangeStart w:id="2"/>
      <w:r w:rsidRPr="00D45611">
        <w:rPr>
          <w:rFonts w:ascii="Times New Roman" w:eastAsia="Times New Roman" w:hAnsi="Times New Roman" w:cs="Times New Roman"/>
          <w:sz w:val="24"/>
          <w:szCs w:val="24"/>
        </w:rPr>
        <w:t xml:space="preserve">Lightning expansion is based on the German </w:t>
      </w:r>
      <w:proofErr w:type="spellStart"/>
      <w:r w:rsidRPr="00D45611">
        <w:rPr>
          <w:rFonts w:ascii="Times New Roman" w:eastAsia="Times New Roman" w:hAnsi="Times New Roman" w:cs="Times New Roman"/>
          <w:sz w:val="24"/>
          <w:szCs w:val="24"/>
        </w:rPr>
        <w:t>blitzkrig</w:t>
      </w:r>
      <w:proofErr w:type="spellEnd"/>
      <w:r w:rsidRPr="00D45611">
        <w:rPr>
          <w:rFonts w:ascii="Times New Roman" w:eastAsia="Times New Roman" w:hAnsi="Times New Roman" w:cs="Times New Roman"/>
          <w:sz w:val="24"/>
          <w:szCs w:val="24"/>
        </w:rPr>
        <w:t xml:space="preserve"> strategy during World War II, with high-speed surprise, the means of breaking the bank, can achieve the fastest expansion of the enterprise scale and business model expansion, with economies of scale global market to achieve winner-takes-all, victory over all visible and invisible competitors</w:t>
      </w:r>
      <w:r w:rsidRPr="00D45611">
        <w:rPr>
          <w:rFonts w:ascii="Times New Roman" w:eastAsia="Times New Roman" w:hAnsi="Times New Roman" w:cs="Times New Roman"/>
          <w:sz w:val="24"/>
          <w:szCs w:val="24"/>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Times New Roman" w:hAnsi="Times New Roman" w:cs="Times New Roman"/>
          <w:sz w:val="24"/>
          <w:szCs w:val="24"/>
        </w:rPr>
        <w:instrText xml:space="preserve"> ADDIN EN.CITE </w:instrText>
      </w:r>
      <w:r w:rsidRPr="00D45611">
        <w:rPr>
          <w:rFonts w:ascii="Times New Roman" w:eastAsia="Times New Roman" w:hAnsi="Times New Roman" w:cs="Times New Roman"/>
          <w:sz w:val="24"/>
          <w:szCs w:val="24"/>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Times New Roman" w:hAnsi="Times New Roman" w:cs="Times New Roman"/>
          <w:sz w:val="24"/>
          <w:szCs w:val="24"/>
        </w:rPr>
        <w:instrText xml:space="preserve"> ADDIN EN.CITE.DATA </w:instrText>
      </w:r>
      <w:r w:rsidRPr="00D45611">
        <w:rPr>
          <w:rFonts w:ascii="Times New Roman" w:eastAsia="Times New Roman" w:hAnsi="Times New Roman" w:cs="Times New Roman"/>
          <w:sz w:val="24"/>
          <w:szCs w:val="24"/>
        </w:rPr>
      </w:r>
      <w:r w:rsidRPr="00D45611">
        <w:rPr>
          <w:rFonts w:ascii="Times New Roman" w:eastAsia="Times New Roman" w:hAnsi="Times New Roman" w:cs="Times New Roman"/>
          <w:sz w:val="24"/>
          <w:szCs w:val="24"/>
        </w:rPr>
        <w:fldChar w:fldCharType="end"/>
      </w:r>
      <w:r w:rsidRPr="00D45611">
        <w:rPr>
          <w:rFonts w:ascii="Times New Roman" w:eastAsia="Times New Roman" w:hAnsi="Times New Roman" w:cs="Times New Roman"/>
          <w:sz w:val="24"/>
          <w:szCs w:val="24"/>
        </w:rPr>
      </w:r>
      <w:r w:rsidRPr="00D45611">
        <w:rPr>
          <w:rFonts w:ascii="Times New Roman" w:eastAsia="Times New Roman" w:hAnsi="Times New Roman" w:cs="Times New Roman"/>
          <w:sz w:val="24"/>
          <w:szCs w:val="24"/>
        </w:rPr>
        <w:fldChar w:fldCharType="separate"/>
      </w:r>
      <w:r w:rsidRPr="00D45611">
        <w:rPr>
          <w:rFonts w:ascii="Times New Roman" w:eastAsia="Times New Roman" w:hAnsi="Times New Roman" w:cs="Times New Roman"/>
          <w:sz w:val="24"/>
          <w:szCs w:val="24"/>
        </w:rPr>
        <w:t>[1]</w:t>
      </w:r>
      <w:r w:rsidRPr="00D45611">
        <w:rPr>
          <w:rFonts w:ascii="Times New Roman" w:eastAsia="Times New Roman" w:hAnsi="Times New Roman" w:cs="Times New Roman"/>
          <w:sz w:val="24"/>
          <w:szCs w:val="24"/>
        </w:rPr>
        <w:fldChar w:fldCharType="end"/>
      </w:r>
      <w:r w:rsidRPr="00D45611">
        <w:rPr>
          <w:rFonts w:ascii="Times New Roman" w:eastAsia="Times New Roman" w:hAnsi="Times New Roman" w:cs="Times New Roman"/>
          <w:sz w:val="24"/>
          <w:szCs w:val="24"/>
        </w:rPr>
        <w:t>, so that they become the industry leader. The so-called winner is the profit, occupy the main share of the market.</w:t>
      </w:r>
    </w:p>
    <w:p w14:paraId="0B8CEF7E" w14:textId="77777777" w:rsidR="00F64912" w:rsidRPr="00D45611" w:rsidRDefault="00C4341E" w:rsidP="00D45611">
      <w:pPr>
        <w:numPr>
          <w:ilvl w:val="0"/>
          <w:numId w:val="2"/>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The most important indicators of Lightning's expansion are the increase in market share, the expansion of the market area, and the increase in the number of employees (and more importantly, the temperament). There are five organizational levels in the expansion process: family, village, town, city, and country level. Each level has its own criteria for the number of employees and the number of users and revenue. Entrepreneurs can use these criteria to determine where they are and what </w:t>
      </w:r>
      <w:proofErr w:type="gramStart"/>
      <w:r w:rsidRPr="00D45611">
        <w:rPr>
          <w:rFonts w:ascii="Times New Roman" w:eastAsia="Times New Roman" w:hAnsi="Times New Roman" w:cs="Times New Roman"/>
          <w:sz w:val="24"/>
          <w:szCs w:val="24"/>
        </w:rPr>
        <w:t>to</w:t>
      </w:r>
      <w:proofErr w:type="gramEnd"/>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2]</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do next. Here's a tip: City-scale businesses often have two or more main products. If a startup has a single flagship product, it is often difficult to break into the city level.</w:t>
      </w:r>
    </w:p>
    <w:p w14:paraId="38CC75F6" w14:textId="77777777" w:rsidR="00F64912" w:rsidRPr="00D45611" w:rsidRDefault="00C4341E" w:rsidP="00D45611">
      <w:pPr>
        <w:numPr>
          <w:ilvl w:val="0"/>
          <w:numId w:val="2"/>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The benefits of rapid expansion are self-evident. However, there are also many disadvantages, and entrepreneurs should have countermeasures when facing these disadvantages. The biggest drawback is that there will be many unexpected problems in the process of rapid growth, such as customer complaints, business model funnel </w:t>
      </w:r>
      <w:r w:rsidRPr="00D45611">
        <w:rPr>
          <w:rFonts w:ascii="Times New Roman" w:eastAsia="Times New Roman" w:hAnsi="Times New Roman" w:cs="Times New Roman"/>
          <w:sz w:val="24"/>
          <w:szCs w:val="24"/>
        </w:rPr>
        <w:lastRenderedPageBreak/>
        <w:t>resulting in fraud, complaints from employees with too much workload, etc. But all the problems in the development should be solved in the development, this is a transitional process, do not take these problems as the primary problem, to distinguish the primary and secondary</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3]</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the primary problem is always able to limit the speed of lightning expansion, other problems can be solved slowly by default. Lightning expansion must be quick action to remove the old and the new, until the scale reached a high level and then changed to rapid action to maintain stability.</w:t>
      </w:r>
    </w:p>
    <w:p w14:paraId="16D63942" w14:textId="77777777" w:rsidR="00F64912" w:rsidRPr="00D45611" w:rsidRDefault="00C4341E" w:rsidP="00D45611">
      <w:pPr>
        <w:numPr>
          <w:ilvl w:val="0"/>
          <w:numId w:val="2"/>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The acquisition of talent during lightning expansion must be fast and eclectic. In particular, the most urgent talents in their own expansion can be invited directly through networking without the usual interview, background check and so on. After the recruitment of talents to the enterprise culture management and shape, so that the personality temperament of talents in line with the corporate </w:t>
      </w:r>
      <w:proofErr w:type="gramStart"/>
      <w:r w:rsidRPr="00D45611">
        <w:rPr>
          <w:rFonts w:ascii="Times New Roman" w:eastAsia="Times New Roman" w:hAnsi="Times New Roman" w:cs="Times New Roman"/>
          <w:sz w:val="24"/>
          <w:szCs w:val="24"/>
        </w:rPr>
        <w:t>culture</w:t>
      </w:r>
      <w:proofErr w:type="gramEnd"/>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4]</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and can make contributions to the enterprise, at the same time, a good corporate culture can also firmly grasp the talent.</w:t>
      </w:r>
    </w:p>
    <w:p w14:paraId="335F591E" w14:textId="77777777" w:rsidR="00F64912" w:rsidRPr="00D45611" w:rsidRDefault="00C4341E" w:rsidP="00D45611">
      <w:pPr>
        <w:numPr>
          <w:ilvl w:val="0"/>
          <w:numId w:val="2"/>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 leadership qualities required in the lightning expansion: different, black and white thinking, courage/bear Peter mentality. Entrepreneurial personalities can vary, but leadership qualities should all share these similar traits.</w:t>
      </w:r>
      <w:commentRangeEnd w:id="2"/>
      <w:r w:rsidR="00137BA6">
        <w:rPr>
          <w:rStyle w:val="CommentReference"/>
        </w:rPr>
        <w:commentReference w:id="2"/>
      </w:r>
    </w:p>
    <w:p w14:paraId="6BEA99F4" w14:textId="77777777" w:rsidR="00F64912" w:rsidRPr="00D45611" w:rsidRDefault="00F64912" w:rsidP="00D45611">
      <w:pPr>
        <w:spacing w:afterLines="50" w:after="156"/>
        <w:ind w:left="420"/>
        <w:jc w:val="left"/>
        <w:rPr>
          <w:rFonts w:ascii="Times New Roman" w:eastAsia="SimSun" w:hAnsi="Times New Roman" w:cs="Times New Roman"/>
          <w:b/>
          <w:bCs/>
          <w:sz w:val="24"/>
          <w:szCs w:val="24"/>
        </w:rPr>
      </w:pPr>
    </w:p>
    <w:p w14:paraId="22211F7A" w14:textId="77777777" w:rsidR="00F64912" w:rsidRPr="00D45611" w:rsidRDefault="00C4341E" w:rsidP="00D45611">
      <w:pPr>
        <w:numPr>
          <w:ilvl w:val="0"/>
          <w:numId w:val="1"/>
        </w:numPr>
        <w:spacing w:afterLines="50" w:after="156"/>
        <w:jc w:val="left"/>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The relevance and usefulness of the law of lightning expansion for high-growth firms</w:t>
      </w:r>
    </w:p>
    <w:p w14:paraId="6BC14C48" w14:textId="77777777" w:rsidR="00F64912" w:rsidRPr="00D45611" w:rsidRDefault="00C4341E" w:rsidP="00D45611">
      <w:pPr>
        <w:numPr>
          <w:ilvl w:val="0"/>
          <w:numId w:val="3"/>
        </w:num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All high-growth, high-growth companies share three attributes:</w:t>
      </w:r>
    </w:p>
    <w:p w14:paraId="71985280" w14:textId="77777777" w:rsidR="00F64912" w:rsidRPr="00D45611" w:rsidRDefault="00C4341E" w:rsidP="00D45611">
      <w:pPr>
        <w:numPr>
          <w:ilvl w:val="0"/>
          <w:numId w:val="4"/>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 use of advanced technology: research and development capabilities, proprietary algorithms, Internet focus, omni-channel marketing.</w:t>
      </w:r>
    </w:p>
    <w:p w14:paraId="7BA1EB83" w14:textId="77777777" w:rsidR="00F64912" w:rsidRPr="00D45611" w:rsidRDefault="00C4341E" w:rsidP="00D45611">
      <w:pPr>
        <w:numPr>
          <w:ilvl w:val="0"/>
          <w:numId w:val="4"/>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Market positivity: bold investment, customer differentiation, scalability, brand profitability.</w:t>
      </w:r>
    </w:p>
    <w:p w14:paraId="0DD4F9E7" w14:textId="77777777" w:rsidR="00F64912" w:rsidRPr="00D45611" w:rsidRDefault="00C4341E" w:rsidP="00D45611">
      <w:pPr>
        <w:numPr>
          <w:ilvl w:val="0"/>
          <w:numId w:val="4"/>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Functional excellence: Supply chain partnerships, cross-selling, upselling, operational excellence, retail.</w:t>
      </w:r>
    </w:p>
    <w:p w14:paraId="3E83C964"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High-growth enterprises will show the phenomenon of rapid expansion of the number of customers and business area, and the annual growth rate of business revenue can reach 60% or more. High-growth enterprises are in the stage of lightning expansion. Such rapid growth is inseparable from the lightning expansion of the number of customers and business area.</w:t>
      </w:r>
    </w:p>
    <w:p w14:paraId="60D1DD30"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In the process of lightning expansion, high-growth enterprises exert the enthusiasm of maximizing the market through Internet marketing according to the unique research and development ability or algorithm of their founders. Entrepreneurs will make bold investments, whether expanding production capacity internally or expanding market areas externally, which will increase their overall investment </w:t>
      </w:r>
      <w:proofErr w:type="gramStart"/>
      <w:r w:rsidRPr="00D45611">
        <w:rPr>
          <w:rFonts w:ascii="Times New Roman" w:eastAsia="Times New Roman" w:hAnsi="Times New Roman" w:cs="Times New Roman"/>
          <w:sz w:val="24"/>
          <w:szCs w:val="24"/>
        </w:rPr>
        <w:t>volume</w:t>
      </w:r>
      <w:proofErr w:type="gramEnd"/>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5]</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They will segment their customers and capture niche markets. Generally, it is an asset-light enterprise with rapid expansion, great brand influence, high brand </w:t>
      </w:r>
      <w:r w:rsidRPr="00D45611">
        <w:rPr>
          <w:rFonts w:ascii="Times New Roman" w:eastAsia="Times New Roman" w:hAnsi="Times New Roman" w:cs="Times New Roman"/>
          <w:sz w:val="24"/>
          <w:szCs w:val="24"/>
        </w:rPr>
        <w:lastRenderedPageBreak/>
        <w:t>premium space, and brand can be converted into monetary profits. These companies also demonstrate functional excellence, stable supply chain partnerships, and cross-selling and upselling to increase their profits. They have a level of operational excellence and a strong retail presence.</w:t>
      </w:r>
    </w:p>
    <w:p w14:paraId="6E1F6ECC"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t is based on these rapid expansion of market share and talent, the leader from a policy maker to a good manager, the start-up can quickly take advantage of the scale of the global market advantages to achieve winner-takes-all, become stable mature enterprises.</w:t>
      </w:r>
    </w:p>
    <w:p w14:paraId="46EA8BAF" w14:textId="77777777" w:rsidR="00F64912" w:rsidRPr="00D45611" w:rsidRDefault="00C4341E" w:rsidP="00D45611">
      <w:pPr>
        <w:numPr>
          <w:ilvl w:val="0"/>
          <w:numId w:val="3"/>
        </w:numPr>
        <w:spacing w:afterLines="50" w:after="156"/>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Key learnings</w:t>
      </w:r>
    </w:p>
    <w:p w14:paraId="2EFD90EB" w14:textId="77777777" w:rsidR="00F64912" w:rsidRPr="00D45611" w:rsidRDefault="00C4341E" w:rsidP="00D45611">
      <w:pPr>
        <w:numPr>
          <w:ilvl w:val="0"/>
          <w:numId w:val="5"/>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Many high-growth companies sprouted from traditional industries, not necessarily high-tech companies. They succeed because they adopt new and innovative business models and combine them with proven technology and best management practices.</w:t>
      </w:r>
    </w:p>
    <w:p w14:paraId="50AD40C4" w14:textId="77777777" w:rsidR="00F64912" w:rsidRPr="00D45611" w:rsidRDefault="00C4341E" w:rsidP="00D45611">
      <w:pPr>
        <w:numPr>
          <w:ilvl w:val="0"/>
          <w:numId w:val="5"/>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A growing business may not be located anywhere, but location is not the determining factor. Because access to key resources is the most important thing, for example, production firms must locate close to access to factors of production.</w:t>
      </w:r>
    </w:p>
    <w:p w14:paraId="219A7E4A" w14:textId="77777777" w:rsidR="00F64912" w:rsidRPr="00D45611" w:rsidRDefault="00C4341E" w:rsidP="00D45611">
      <w:pPr>
        <w:numPr>
          <w:ilvl w:val="0"/>
          <w:numId w:val="5"/>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High-growth start-ups penetrate niches by market share rather than finding gaps by flooding new or adjacent industries with products.</w:t>
      </w:r>
    </w:p>
    <w:p w14:paraId="3EEBA39E"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Business leaders need to be aware of rapid expansion, and in the process of rapid expansion, they face the challenge of playing many roles. Because the leader is not only the visionary specified by the policy, but also the actor of the implementation of the policy, which requires the leader to have both the overall view and the system view, can hold the direction of the sail, but also the ability to pull the anchor paddle</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6]</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In the long road of entrepreneurship, leaders should always uphold values, not be confused by interests, be able to respond to different scenarios and status quo quickly adjust strategies and capabilities, and always be result-oriented. The only criterion for a good leader is whether the execution process and the results are consistent.</w:t>
      </w:r>
    </w:p>
    <w:p w14:paraId="70F0A9DB"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Under good leadership, a startup will achieve rapid growth through lightning expansion, and the corporate cash flow will follow the classic </w:t>
      </w:r>
      <w:proofErr w:type="gramStart"/>
      <w:r w:rsidRPr="00D45611">
        <w:rPr>
          <w:rFonts w:ascii="Times New Roman" w:eastAsia="Times New Roman" w:hAnsi="Times New Roman" w:cs="Times New Roman"/>
          <w:sz w:val="24"/>
          <w:szCs w:val="24"/>
        </w:rPr>
        <w:t>curve</w:t>
      </w:r>
      <w:proofErr w:type="gramEnd"/>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7,8]</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shown in the chart below.</w:t>
      </w:r>
    </w:p>
    <w:p w14:paraId="5BB11F02" w14:textId="77777777" w:rsidR="00F64912" w:rsidRPr="00D45611" w:rsidRDefault="00F64912" w:rsidP="00D45611">
      <w:pPr>
        <w:spacing w:afterLines="50" w:after="156"/>
        <w:ind w:firstLineChars="200" w:firstLine="480"/>
        <w:jc w:val="center"/>
        <w:rPr>
          <w:rFonts w:ascii="Times New Roman" w:eastAsia="SimSun" w:hAnsi="Times New Roman" w:cs="Times New Roman"/>
          <w:sz w:val="24"/>
          <w:szCs w:val="24"/>
        </w:rPr>
      </w:pPr>
    </w:p>
    <w:p w14:paraId="34FF71A9" w14:textId="77777777" w:rsidR="00F64912" w:rsidRPr="00D45611" w:rsidRDefault="00C4341E"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eastAsia="en-US"/>
        </w:rPr>
        <w:lastRenderedPageBreak/>
        <w:drawing>
          <wp:inline distT="0" distB="0" distL="114300" distR="114300" wp14:anchorId="03E2FEF3" wp14:editId="365B542B">
            <wp:extent cx="3860165" cy="2835275"/>
            <wp:effectExtent l="0" t="0" r="10795" b="14605"/>
            <wp:docPr id="3" name="图片 3" descr="初创企业现金流表经典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初创企业现金流表经典图"/>
                    <pic:cNvPicPr>
                      <a:picLocks noChangeAspect="1"/>
                    </pic:cNvPicPr>
                  </pic:nvPicPr>
                  <pic:blipFill>
                    <a:blip r:embed="rId10"/>
                    <a:srcRect t="667"/>
                    <a:stretch>
                      <a:fillRect/>
                    </a:stretch>
                  </pic:blipFill>
                  <pic:spPr>
                    <a:xfrm>
                      <a:off x="0" y="0"/>
                      <a:ext cx="3860165" cy="2835275"/>
                    </a:xfrm>
                    <a:prstGeom prst="rect">
                      <a:avLst/>
                    </a:prstGeom>
                  </pic:spPr>
                </pic:pic>
              </a:graphicData>
            </a:graphic>
          </wp:inline>
        </w:drawing>
      </w:r>
    </w:p>
    <w:p w14:paraId="46B82361" w14:textId="77777777" w:rsidR="00F64912" w:rsidRPr="00D45611" w:rsidRDefault="00C4341E"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eastAsia="en-US"/>
        </w:rPr>
        <w:drawing>
          <wp:inline distT="0" distB="0" distL="114300" distR="114300" wp14:anchorId="68B8CFAF" wp14:editId="15045327">
            <wp:extent cx="3641090" cy="2364740"/>
            <wp:effectExtent l="0" t="0" r="1270" b="12700"/>
            <wp:docPr id="4" name="图片 4" descr="初创企业收入经典曲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初创企业收入经典曲线"/>
                    <pic:cNvPicPr>
                      <a:picLocks noChangeAspect="1"/>
                    </pic:cNvPicPr>
                  </pic:nvPicPr>
                  <pic:blipFill>
                    <a:blip r:embed="rId11"/>
                    <a:srcRect r="856"/>
                    <a:stretch>
                      <a:fillRect/>
                    </a:stretch>
                  </pic:blipFill>
                  <pic:spPr>
                    <a:xfrm>
                      <a:off x="0" y="0"/>
                      <a:ext cx="3641090" cy="2364740"/>
                    </a:xfrm>
                    <a:prstGeom prst="rect">
                      <a:avLst/>
                    </a:prstGeom>
                  </pic:spPr>
                </pic:pic>
              </a:graphicData>
            </a:graphic>
          </wp:inline>
        </w:drawing>
      </w:r>
    </w:p>
    <w:p w14:paraId="213228EA" w14:textId="77777777" w:rsidR="00F64912" w:rsidRPr="00D45611" w:rsidRDefault="00C4341E"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Times New Roman" w:hAnsi="Times New Roman" w:cs="Times New Roman"/>
          <w:sz w:val="24"/>
          <w:szCs w:val="24"/>
        </w:rPr>
        <w:t>The classic cash flow curve of a high-growth startup's lightning expansion</w:t>
      </w:r>
    </w:p>
    <w:p w14:paraId="1C586955" w14:textId="77777777" w:rsidR="00F64912" w:rsidRPr="00D45611" w:rsidRDefault="00C4341E"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SimSun" w:hAnsi="Times New Roman" w:cs="Times New Roman"/>
          <w:noProof/>
          <w:sz w:val="24"/>
          <w:szCs w:val="24"/>
          <w:lang w:eastAsia="en-US"/>
        </w:rPr>
        <w:drawing>
          <wp:inline distT="0" distB="0" distL="114300" distR="114300" wp14:anchorId="61F6CC31" wp14:editId="54046983">
            <wp:extent cx="5270500" cy="2496185"/>
            <wp:effectExtent l="0" t="0" r="2540" b="3175"/>
            <wp:docPr id="5" name="图片 5" descr="21340300901352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213403009013526146"/>
                    <pic:cNvPicPr>
                      <a:picLocks noChangeAspect="1"/>
                    </pic:cNvPicPr>
                  </pic:nvPicPr>
                  <pic:blipFill>
                    <a:blip r:embed="rId12"/>
                    <a:stretch>
                      <a:fillRect/>
                    </a:stretch>
                  </pic:blipFill>
                  <pic:spPr>
                    <a:xfrm>
                      <a:off x="0" y="0"/>
                      <a:ext cx="5270500" cy="2496185"/>
                    </a:xfrm>
                    <a:prstGeom prst="rect">
                      <a:avLst/>
                    </a:prstGeom>
                  </pic:spPr>
                </pic:pic>
              </a:graphicData>
            </a:graphic>
          </wp:inline>
        </w:drawing>
      </w:r>
    </w:p>
    <w:p w14:paraId="06CDB0EF" w14:textId="77777777" w:rsidR="00F64912" w:rsidRPr="00D45611" w:rsidRDefault="00C4341E" w:rsidP="00D45611">
      <w:pPr>
        <w:spacing w:afterLines="50" w:after="156"/>
        <w:ind w:firstLineChars="200" w:firstLine="480"/>
        <w:jc w:val="center"/>
        <w:rPr>
          <w:rFonts w:ascii="Times New Roman" w:eastAsia="SimSun" w:hAnsi="Times New Roman" w:cs="Times New Roman"/>
          <w:sz w:val="24"/>
          <w:szCs w:val="24"/>
        </w:rPr>
      </w:pPr>
      <w:r w:rsidRPr="00D45611">
        <w:rPr>
          <w:rFonts w:ascii="Times New Roman" w:eastAsia="Times New Roman" w:hAnsi="Times New Roman" w:cs="Times New Roman"/>
          <w:sz w:val="24"/>
          <w:szCs w:val="24"/>
        </w:rPr>
        <w:lastRenderedPageBreak/>
        <w:t>The high-growth enterprise system structure and the classic profit curve</w:t>
      </w:r>
    </w:p>
    <w:p w14:paraId="1C096624" w14:textId="77777777" w:rsidR="00F64912" w:rsidRPr="00D45611" w:rsidRDefault="00C4341E" w:rsidP="00D45611">
      <w:pPr>
        <w:numPr>
          <w:ilvl w:val="0"/>
          <w:numId w:val="1"/>
        </w:numPr>
        <w:spacing w:afterLines="50" w:after="156"/>
        <w:jc w:val="left"/>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Case study</w:t>
      </w:r>
    </w:p>
    <w:p w14:paraId="2FA03817" w14:textId="77777777" w:rsidR="00F64912" w:rsidRPr="00D45611" w:rsidRDefault="00C4341E" w:rsidP="00D45611">
      <w:pPr>
        <w:spacing w:afterLines="50" w:after="156"/>
        <w:ind w:leftChars="200" w:left="420"/>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 xml:space="preserve">(1) Successful company: </w:t>
      </w:r>
      <w:proofErr w:type="spellStart"/>
      <w:r w:rsidRPr="00D45611">
        <w:rPr>
          <w:rFonts w:ascii="Times New Roman" w:eastAsia="Times New Roman" w:hAnsi="Times New Roman" w:cs="Times New Roman"/>
          <w:b/>
          <w:bCs/>
          <w:sz w:val="24"/>
          <w:szCs w:val="24"/>
        </w:rPr>
        <w:t>Pinduoduo</w:t>
      </w:r>
      <w:proofErr w:type="spellEnd"/>
      <w:r w:rsidRPr="00D45611">
        <w:rPr>
          <w:rFonts w:ascii="Times New Roman" w:eastAsia="Times New Roman" w:hAnsi="Times New Roman" w:cs="Times New Roman"/>
          <w:b/>
          <w:bCs/>
          <w:sz w:val="24"/>
          <w:szCs w:val="24"/>
        </w:rPr>
        <w:t>.</w:t>
      </w:r>
    </w:p>
    <w:p w14:paraId="309488FF"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is a private enterprise in China, and it started late in the field of e-commerce. Before it, there were two giant companies, Alibaba Group, which was mature and huge, and </w:t>
      </w:r>
      <w:proofErr w:type="spellStart"/>
      <w:r w:rsidRPr="00D45611">
        <w:rPr>
          <w:rFonts w:ascii="Times New Roman" w:eastAsia="Times New Roman" w:hAnsi="Times New Roman" w:cs="Times New Roman"/>
          <w:sz w:val="24"/>
          <w:szCs w:val="24"/>
        </w:rPr>
        <w:t>Jingdong</w:t>
      </w:r>
      <w:proofErr w:type="spellEnd"/>
      <w:r w:rsidRPr="00D45611">
        <w:rPr>
          <w:rFonts w:ascii="Times New Roman" w:eastAsia="Times New Roman" w:hAnsi="Times New Roman" w:cs="Times New Roman"/>
          <w:sz w:val="24"/>
          <w:szCs w:val="24"/>
        </w:rPr>
        <w:t xml:space="preserve"> Group, which was stable and solid, occupying almost all the market share.</w:t>
      </w:r>
    </w:p>
    <w:p w14:paraId="4D5872C8"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However,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has made a sudden rise, taking the marginal market as the entrance point, and taking the "rural encircling the city" e-commerce. Starting from the niche market of the elderly, it quickly achieved its unique group sales model, which obtained a huge number of customers by using the way of pulling people, and the customer group has also spread to all age groups</w: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9]</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w:t>
      </w:r>
    </w:p>
    <w:p w14:paraId="55383BD2"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ts successful expansion experience is completely consistent with the lightning expansion mentioned in the article. Based on the arguments of the article, I summarize its success factors as follows:</w:t>
      </w:r>
    </w:p>
    <w:p w14:paraId="695BC6F8"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Adopt advanced technology: </w:t>
      </w:r>
      <w:proofErr w:type="spellStart"/>
      <w:r w:rsidRPr="00D45611">
        <w:rPr>
          <w:rFonts w:ascii="Times New Roman" w:eastAsia="Times New Roman" w:hAnsi="Times New Roman" w:cs="Times New Roman"/>
          <w:sz w:val="24"/>
          <w:szCs w:val="24"/>
        </w:rPr>
        <w:t>Pduo</w:t>
      </w:r>
      <w:proofErr w:type="spellEnd"/>
      <w:r w:rsidRPr="00D45611">
        <w:rPr>
          <w:rFonts w:ascii="Times New Roman" w:eastAsia="Times New Roman" w:hAnsi="Times New Roman" w:cs="Times New Roman"/>
          <w:sz w:val="24"/>
          <w:szCs w:val="24"/>
        </w:rPr>
        <w:t xml:space="preserve"> has its own unique group digital technology, and will model and analyze the Internet big data, and expand omni-channel sales according to the Internet. </w:t>
      </w:r>
      <w:proofErr w:type="gramStart"/>
      <w:r w:rsidRPr="00D45611">
        <w:rPr>
          <w:rFonts w:ascii="Times New Roman" w:eastAsia="Times New Roman" w:hAnsi="Times New Roman" w:cs="Times New Roman"/>
          <w:sz w:val="24"/>
          <w:szCs w:val="24"/>
        </w:rPr>
        <w:t>app</w:t>
      </w:r>
      <w:proofErr w:type="gramEnd"/>
      <w:r w:rsidRPr="00D45611">
        <w:rPr>
          <w:rFonts w:ascii="Times New Roman" w:eastAsia="Times New Roman" w:hAnsi="Times New Roman" w:cs="Times New Roman"/>
          <w:sz w:val="24"/>
          <w:szCs w:val="24"/>
        </w:rPr>
        <w:t xml:space="preserve"> online channels and algorithms, etc., often recommend our recently interested products and services.</w:t>
      </w:r>
    </w:p>
    <w:p w14:paraId="00ED1694"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Bold investment: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has spent huge costs to cooperate with fruit farmers and launched a lot of fruit activities. Starting from online mini-games, customers can actually harvest fruits and vegetables in the future by watering and planting trees virtually. Popular among the elderly, it is simple to operate and convenient to receive goods, rapidly expanding its influence.</w:t>
      </w:r>
    </w:p>
    <w:p w14:paraId="2287D042"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Customer differentiation, created an advanced membership system, one yuan to open members, according to the rhythm of giving five yuan a week coupons for four consecutive weeks, continued to pull the number of new members exploded. Good shopping experience will firmly grasp the new members do not lose.</w:t>
      </w:r>
    </w:p>
    <w:p w14:paraId="4F4D3910"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Cross-selling, bundling, up-selling, etc</w:t>
      </w:r>
      <w:proofErr w:type="gramStart"/>
      <w:r w:rsidRPr="00D45611">
        <w:rPr>
          <w:rFonts w:ascii="Times New Roman" w:eastAsia="Times New Roman" w:hAnsi="Times New Roman" w:cs="Times New Roman"/>
          <w:sz w:val="24"/>
          <w:szCs w:val="24"/>
        </w:rPr>
        <w:t>. :</w:t>
      </w:r>
      <w:proofErr w:type="gramEnd"/>
      <w:r w:rsidRPr="00D45611">
        <w:rPr>
          <w:rFonts w:ascii="Times New Roman" w:eastAsia="Times New Roman" w:hAnsi="Times New Roman" w:cs="Times New Roman"/>
          <w:sz w:val="24"/>
          <w:szCs w:val="24"/>
        </w:rPr>
        <w:t xml:space="preserve"> Through the person-to-person order system, </w:t>
      </w:r>
      <w:proofErr w:type="spellStart"/>
      <w:r w:rsidRPr="00D45611">
        <w:rPr>
          <w:rFonts w:ascii="Times New Roman" w:eastAsia="Times New Roman" w:hAnsi="Times New Roman" w:cs="Times New Roman"/>
          <w:sz w:val="24"/>
          <w:szCs w:val="24"/>
        </w:rPr>
        <w:t>Pinjoduo</w:t>
      </w:r>
      <w:proofErr w:type="spellEnd"/>
      <w:r w:rsidRPr="00D45611">
        <w:rPr>
          <w:rFonts w:ascii="Times New Roman" w:eastAsia="Times New Roman" w:hAnsi="Times New Roman" w:cs="Times New Roman"/>
          <w:sz w:val="24"/>
          <w:szCs w:val="24"/>
        </w:rPr>
        <w:t xml:space="preserve"> group purchase quantity requires only two orders to complete the group purchase price. Under normal circumstances, we will send the link to other relatives and friends, one to help negotiate the price, two to collect the order, three to receive the bounty. When you buy a membership, you usually buy some extra vouchers, because they're good for 50 years. If you don't worry about expiration, you'll need it in the future.</w:t>
      </w:r>
    </w:p>
    <w:p w14:paraId="6092EBEC"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Brand profitability, on the basis of mature e-commerce, launched the second main business - community group buying, community group buying market is huge, the commercialization of group buying products into the community to buy vegetables and other life goods above, will get a huge cash flow. With the rapid expansion of </w:t>
      </w:r>
      <w:r w:rsidRPr="00D45611">
        <w:rPr>
          <w:rFonts w:ascii="Times New Roman" w:eastAsia="Times New Roman" w:hAnsi="Times New Roman" w:cs="Times New Roman"/>
          <w:sz w:val="24"/>
          <w:szCs w:val="24"/>
        </w:rPr>
        <w:lastRenderedPageBreak/>
        <w:t xml:space="preserve">community group buying,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has entered the ranks of mature enterprises.</w:t>
      </w:r>
    </w:p>
    <w:p w14:paraId="7F719B71"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Excellent operation and marketized mature supply chain: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has no stores or warehouses of its own. Its strong brand platform influence has attracted many shops to operate on its platform. These countless competing shops have become the best marketized supply chain. In terms of operation and management,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handles the complaints of illegal merchants and customers in a timely and fair manner, which are all factors that help its lightning expansion succeed.</w:t>
      </w:r>
    </w:p>
    <w:p w14:paraId="44652EAB" w14:textId="77777777" w:rsidR="00F64912" w:rsidRPr="00D45611" w:rsidRDefault="00C4341E" w:rsidP="00D45611">
      <w:pPr>
        <w:numPr>
          <w:ilvl w:val="0"/>
          <w:numId w:val="6"/>
        </w:num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Entrepreneur leadership: Huang Zheng has a distinctive temperament and thinks in black and white. Many similar products in accordance with the PC category to find traffic development, traffic logic is search, people find information or people find goods; And more is the logic of people, is the recommended action, is the information to find people or goods to find people, the use of big data algorithms to intelligently recommend to users they need more products, so that more goods to match more people, e-commerce mobile world, the lack of people rather than goods. This kind of people-oriented mentality of courage, let him from the founding of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xml:space="preserve"> set up a three-year listing ambition.</w:t>
      </w:r>
    </w:p>
    <w:p w14:paraId="78BC3042" w14:textId="77777777" w:rsidR="00F64912" w:rsidRPr="00D45611" w:rsidRDefault="00C4341E" w:rsidP="00D45611">
      <w:pPr>
        <w:spacing w:afterLines="50" w:after="156"/>
        <w:ind w:leftChars="200" w:left="420"/>
        <w:rPr>
          <w:rFonts w:ascii="Times New Roman" w:eastAsia="SimSun" w:hAnsi="Times New Roman" w:cs="Times New Roman"/>
          <w:b/>
          <w:bCs/>
          <w:sz w:val="24"/>
          <w:szCs w:val="24"/>
        </w:rPr>
      </w:pPr>
      <w:r w:rsidRPr="00D45611">
        <w:rPr>
          <w:rFonts w:ascii="Times New Roman" w:eastAsia="Times New Roman" w:hAnsi="Times New Roman" w:cs="Times New Roman"/>
          <w:b/>
          <w:bCs/>
          <w:sz w:val="24"/>
          <w:szCs w:val="24"/>
        </w:rPr>
        <w:t>(2) Failed companies: Groupon</w:t>
      </w:r>
    </w:p>
    <w:p w14:paraId="66944185"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Groupon was first launched in November 2008 as a way to sell online deals. Its unique features are: only one discount product is promoted per day, each person is limited to one auction per day, the discount product must be the type of service, the service is regional, and the offline sales team is far larger than the online team. The market is mainly distributed in Europe and the United States. In recent years, due to the poor development, it has been withdrawing from some market areas, and the revenue is often thunderstruck and there are rumors of financial fraud. As a typical representative of the Web 2.0 era, it started very well, developed rapidly, and there was a situation of lightning expansion, but the solution was not good, because it did not grasp and control the key factors in the process of lightning expansion.</w:t>
      </w:r>
    </w:p>
    <w:p w14:paraId="60A27ABC"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When Groupon quickly reached the mid-level, it faced strong competition at both the high and low end of the market. By failing to scale quickly enough to capture a major market share and create a strong, sustainable and scalable product, Groupon missed an </w:t>
      </w:r>
      <w:proofErr w:type="gramStart"/>
      <w:r w:rsidRPr="00D45611">
        <w:rPr>
          <w:rFonts w:ascii="Times New Roman" w:eastAsia="Times New Roman" w:hAnsi="Times New Roman" w:cs="Times New Roman"/>
          <w:sz w:val="24"/>
          <w:szCs w:val="24"/>
        </w:rPr>
        <w:t>opportunity</w:t>
      </w:r>
      <w:proofErr w:type="gramEnd"/>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 </w:instrText>
      </w:r>
      <w:r w:rsidRPr="00D45611">
        <w:rPr>
          <w:rFonts w:ascii="Times New Roman" w:eastAsia="SimSun" w:hAnsi="Times New Roman" w:cs="Times New Roman"/>
          <w:sz w:val="24"/>
          <w:szCs w:val="24"/>
          <w:vertAlign w:val="superscript"/>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AA
</w:fldData>
        </w:fldChar>
      </w:r>
      <w:r w:rsidRPr="00D45611">
        <w:rPr>
          <w:rFonts w:ascii="Times New Roman" w:eastAsia="SimSun" w:hAnsi="Times New Roman" w:cs="Times New Roman"/>
          <w:sz w:val="24"/>
          <w:szCs w:val="24"/>
          <w:vertAlign w:val="superscript"/>
        </w:rPr>
        <w:instrText xml:space="preserve"> ADDIN EN.CITE.DATA </w:instrText>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end"/>
      </w:r>
      <w:r w:rsidRPr="00D45611">
        <w:rPr>
          <w:rFonts w:ascii="Times New Roman" w:eastAsia="SimSun" w:hAnsi="Times New Roman" w:cs="Times New Roman"/>
          <w:sz w:val="24"/>
          <w:szCs w:val="24"/>
          <w:vertAlign w:val="superscript"/>
        </w:rPr>
      </w:r>
      <w:r w:rsidRPr="00D45611">
        <w:rPr>
          <w:rFonts w:ascii="Times New Roman" w:eastAsia="SimSun" w:hAnsi="Times New Roman" w:cs="Times New Roman"/>
          <w:sz w:val="24"/>
          <w:szCs w:val="24"/>
          <w:vertAlign w:val="superscript"/>
        </w:rPr>
        <w:fldChar w:fldCharType="separate"/>
      </w:r>
      <w:r w:rsidRPr="00D45611">
        <w:rPr>
          <w:rFonts w:ascii="Times New Roman" w:eastAsia="Times New Roman" w:hAnsi="Times New Roman" w:cs="Times New Roman"/>
          <w:sz w:val="24"/>
          <w:szCs w:val="24"/>
          <w:vertAlign w:val="superscript"/>
        </w:rPr>
        <w:t>[10]</w:t>
      </w:r>
      <w:r w:rsidRPr="00D45611">
        <w:rPr>
          <w:rFonts w:ascii="Times New Roman" w:eastAsia="SimSun" w:hAnsi="Times New Roman" w:cs="Times New Roman"/>
          <w:sz w:val="24"/>
          <w:szCs w:val="24"/>
          <w:vertAlign w:val="superscript"/>
        </w:rPr>
        <w:fldChar w:fldCharType="end"/>
      </w:r>
      <w:r w:rsidRPr="00D45611">
        <w:rPr>
          <w:rFonts w:ascii="Times New Roman" w:eastAsia="Times New Roman" w:hAnsi="Times New Roman" w:cs="Times New Roman"/>
          <w:sz w:val="24"/>
          <w:szCs w:val="24"/>
        </w:rPr>
        <w:t xml:space="preserve"> to revolutionize an industry. That opportunity was snatched up by Amazon, Google, Alibaba, and even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w:t>
      </w:r>
    </w:p>
    <w:p w14:paraId="544B5BF5"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After the enterprise develops to the intermediate stage, it wants to quickly jump to the advanced stage. At this time, in addition to the rapid expansion of the market area, the more important thing is that the product </w:t>
      </w:r>
      <w:proofErr w:type="spellStart"/>
      <w:r w:rsidRPr="00D45611">
        <w:rPr>
          <w:rFonts w:ascii="Times New Roman" w:eastAsia="Times New Roman" w:hAnsi="Times New Roman" w:cs="Times New Roman"/>
          <w:sz w:val="24"/>
          <w:szCs w:val="24"/>
        </w:rPr>
        <w:t>can not</w:t>
      </w:r>
      <w:proofErr w:type="spellEnd"/>
      <w:r w:rsidRPr="00D45611">
        <w:rPr>
          <w:rFonts w:ascii="Times New Roman" w:eastAsia="Times New Roman" w:hAnsi="Times New Roman" w:cs="Times New Roman"/>
          <w:sz w:val="24"/>
          <w:szCs w:val="24"/>
        </w:rPr>
        <w:t xml:space="preserve"> be a single product. The market value created by a single product is more and more limited in the fierce competition, and the innovation to create a second new product can be undefeated, expand the previous advantages, so that they become mature and stable multinational companies. Groupon is so old-fashioned that it did not innovate the second product at the intermediate stage, because it was divided up by other competitors. The industry grew unusually well, and huge fortunes were stolen by others.</w:t>
      </w:r>
    </w:p>
    <w:p w14:paraId="6A13A1CA"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lastRenderedPageBreak/>
        <w:t>There is plenty of talent in international markets, where many entrepreneurs could pose a competitive threat. But execution risk can't be underestimated. You rarely hear startups say, "We failed because we focused too much on our core business."</w:t>
      </w:r>
    </w:p>
    <w:p w14:paraId="0E32AFC8"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Yahoo has done that better than anyone else, especially in the most insurmountable of markets, China. Instead of building their own Yahoo and hiring a local team, they bought a stake in Alibaba. The value of that stake has become an important part of Yahoo's market capitalization, which has been teetering lately.</w:t>
      </w:r>
    </w:p>
    <w:p w14:paraId="498E46A0"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What emerged later, </w:t>
      </w:r>
      <w:proofErr w:type="spellStart"/>
      <w:r w:rsidRPr="00D45611">
        <w:rPr>
          <w:rFonts w:ascii="Times New Roman" w:eastAsia="Times New Roman" w:hAnsi="Times New Roman" w:cs="Times New Roman"/>
          <w:sz w:val="24"/>
          <w:szCs w:val="24"/>
        </w:rPr>
        <w:t>Pinduoduo</w:t>
      </w:r>
      <w:proofErr w:type="spellEnd"/>
      <w:r w:rsidRPr="00D45611">
        <w:rPr>
          <w:rFonts w:ascii="Times New Roman" w:eastAsia="Times New Roman" w:hAnsi="Times New Roman" w:cs="Times New Roman"/>
          <w:sz w:val="24"/>
          <w:szCs w:val="24"/>
        </w:rPr>
        <w:t>, was a more Chinese version of Groupon, but more advanced and humane. The specific explanation is analyzed in the previous successful case.</w:t>
      </w:r>
    </w:p>
    <w:p w14:paraId="72384017"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Group buying deals are not good for small businesses. "It was expected to make up for the losses, but it didn't," he said. Retailers are attracting price-sensitive customers who are always looking for good deals. If there are no group deals, they won't patronize." So Groupon's business model broke down when it got to the mid-level. When customers came in, they came in because of the low price, and then when there were no cheap prices and Groupon deals, the number of customers quickly dropped. Groupon should consider and design how to convert its large and rapidly growing number of customers into long-term loyal and stable customers, and make it and its partner merchants profit from these customers, which is the long-term solution.</w:t>
      </w:r>
    </w:p>
    <w:p w14:paraId="72FF95A2"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Coupled with the occurrence of Groupon's financial fraud incident, it fully demonstrates that Groupon's talent framework and corporate culture have serious problems, which </w:t>
      </w:r>
      <w:proofErr w:type="spellStart"/>
      <w:r w:rsidRPr="00D45611">
        <w:rPr>
          <w:rFonts w:ascii="Times New Roman" w:eastAsia="Times New Roman" w:hAnsi="Times New Roman" w:cs="Times New Roman"/>
          <w:sz w:val="24"/>
          <w:szCs w:val="24"/>
        </w:rPr>
        <w:t>can not</w:t>
      </w:r>
      <w:proofErr w:type="spellEnd"/>
      <w:r w:rsidRPr="00D45611">
        <w:rPr>
          <w:rFonts w:ascii="Times New Roman" w:eastAsia="Times New Roman" w:hAnsi="Times New Roman" w:cs="Times New Roman"/>
          <w:sz w:val="24"/>
          <w:szCs w:val="24"/>
        </w:rPr>
        <w:t xml:space="preserve"> support a huge valuation.</w:t>
      </w:r>
    </w:p>
    <w:p w14:paraId="521C5B9D" w14:textId="77777777" w:rsidR="00F64912" w:rsidRPr="00D45611" w:rsidRDefault="00C4341E" w:rsidP="00D45611">
      <w:pPr>
        <w:spacing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It can be said that Groupon only learned the surface of lightning expansion, and the deep essence is not the point. Groupon's leadership is flawed, its talent development and culture is flawed, its business model is flawed and its growth strategy is flawed. All of these problems led to Groupon's eventual downfall.</w:t>
      </w:r>
    </w:p>
    <w:p w14:paraId="24F3884E" w14:textId="77777777" w:rsidR="00F64912" w:rsidRPr="00D45611" w:rsidRDefault="00F64912" w:rsidP="00D45611">
      <w:pPr>
        <w:spacing w:afterLines="50" w:after="156"/>
        <w:ind w:firstLineChars="200" w:firstLine="480"/>
        <w:rPr>
          <w:rFonts w:ascii="Times New Roman" w:eastAsia="SimSun" w:hAnsi="Times New Roman" w:cs="Times New Roman"/>
          <w:sz w:val="24"/>
          <w:szCs w:val="24"/>
        </w:rPr>
      </w:pPr>
    </w:p>
    <w:p w14:paraId="2DC0CBE3" w14:textId="77777777" w:rsidR="00F64912" w:rsidRPr="00D45611" w:rsidRDefault="00F64912" w:rsidP="00D45611">
      <w:pPr>
        <w:spacing w:afterLines="50" w:after="156"/>
        <w:ind w:firstLineChars="200" w:firstLine="480"/>
        <w:rPr>
          <w:rFonts w:ascii="Times New Roman" w:eastAsia="SimSun" w:hAnsi="Times New Roman" w:cs="Times New Roman"/>
          <w:sz w:val="24"/>
          <w:szCs w:val="24"/>
        </w:rPr>
      </w:pPr>
    </w:p>
    <w:p w14:paraId="585A9C1B" w14:textId="77777777" w:rsidR="00F64912" w:rsidRPr="00D45611" w:rsidRDefault="00C4341E" w:rsidP="00D45611">
      <w:pPr>
        <w:pStyle w:val="Heading1"/>
        <w:spacing w:afterLines="50" w:after="156" w:line="240" w:lineRule="auto"/>
        <w:jc w:val="center"/>
        <w:rPr>
          <w:rFonts w:ascii="Times New Roman" w:hAnsi="Times New Roman" w:cs="Times New Roman"/>
          <w:sz w:val="24"/>
          <w:szCs w:val="24"/>
        </w:rPr>
      </w:pPr>
      <w:r w:rsidRPr="00D45611">
        <w:rPr>
          <w:rFonts w:ascii="Times New Roman" w:eastAsia="Times New Roman" w:hAnsi="Times New Roman" w:cs="Times New Roman"/>
          <w:sz w:val="24"/>
          <w:szCs w:val="24"/>
        </w:rPr>
        <w:t>References</w:t>
      </w:r>
    </w:p>
    <w:p w14:paraId="27238D14"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1] Lu </w:t>
      </w:r>
      <w:proofErr w:type="spellStart"/>
      <w:r w:rsidRPr="00D45611">
        <w:rPr>
          <w:rFonts w:ascii="Times New Roman" w:eastAsia="Times New Roman" w:hAnsi="Times New Roman" w:cs="Times New Roman"/>
          <w:sz w:val="24"/>
          <w:szCs w:val="24"/>
        </w:rPr>
        <w:t>Xinwen</w:t>
      </w:r>
      <w:proofErr w:type="spellEnd"/>
      <w:r w:rsidRPr="00D45611">
        <w:rPr>
          <w:rFonts w:ascii="Times New Roman" w:eastAsia="Times New Roman" w:hAnsi="Times New Roman" w:cs="Times New Roman"/>
          <w:sz w:val="24"/>
          <w:szCs w:val="24"/>
        </w:rPr>
        <w:t>. A Study on Entrepreneurial Process Model of Chinese College Students based on Timmons Model [J]. Heilongjiang Higher Education Research</w:t>
      </w:r>
      <w:proofErr w:type="gramStart"/>
      <w:r w:rsidRPr="00D45611">
        <w:rPr>
          <w:rFonts w:ascii="Times New Roman" w:eastAsia="Times New Roman" w:hAnsi="Times New Roman" w:cs="Times New Roman"/>
          <w:sz w:val="24"/>
          <w:szCs w:val="24"/>
        </w:rPr>
        <w:t>,2009</w:t>
      </w:r>
      <w:proofErr w:type="gramEnd"/>
      <w:r w:rsidRPr="00D45611">
        <w:rPr>
          <w:rFonts w:ascii="Times New Roman" w:eastAsia="Times New Roman" w:hAnsi="Times New Roman" w:cs="Times New Roman"/>
          <w:sz w:val="24"/>
          <w:szCs w:val="24"/>
        </w:rPr>
        <w:t>, (5) :13-15.</w:t>
      </w:r>
    </w:p>
    <w:p w14:paraId="19E806DE"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2] Hu Wenjing. Dynamic Analysis of growth of Small and medium-sized enterprises in China -- Based on the acquisition and integration of entrepreneurial resources [J]. Modern Commerce Industry</w:t>
      </w:r>
      <w:proofErr w:type="gramStart"/>
      <w:r w:rsidRPr="00D45611">
        <w:rPr>
          <w:rFonts w:ascii="Times New Roman" w:eastAsia="Times New Roman" w:hAnsi="Times New Roman" w:cs="Times New Roman"/>
          <w:sz w:val="24"/>
          <w:szCs w:val="24"/>
        </w:rPr>
        <w:t>,2011</w:t>
      </w:r>
      <w:proofErr w:type="gramEnd"/>
      <w:r w:rsidRPr="00D45611">
        <w:rPr>
          <w:rFonts w:ascii="Times New Roman" w:eastAsia="Times New Roman" w:hAnsi="Times New Roman" w:cs="Times New Roman"/>
          <w:sz w:val="24"/>
          <w:szCs w:val="24"/>
        </w:rPr>
        <w:t>, (7) :5-6.]</w:t>
      </w:r>
    </w:p>
    <w:p w14:paraId="755C3AE0"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3] Chen Jian 'an, Cheng </w:t>
      </w:r>
      <w:proofErr w:type="spellStart"/>
      <w:r w:rsidRPr="00D45611">
        <w:rPr>
          <w:rFonts w:ascii="Times New Roman" w:eastAsia="Times New Roman" w:hAnsi="Times New Roman" w:cs="Times New Roman"/>
          <w:sz w:val="24"/>
          <w:szCs w:val="24"/>
        </w:rPr>
        <w:t>Shuang</w:t>
      </w:r>
      <w:proofErr w:type="spellEnd"/>
      <w:r w:rsidRPr="00D45611">
        <w:rPr>
          <w:rFonts w:ascii="Times New Roman" w:eastAsia="Times New Roman" w:hAnsi="Times New Roman" w:cs="Times New Roman"/>
          <w:sz w:val="24"/>
          <w:szCs w:val="24"/>
        </w:rPr>
        <w:t xml:space="preserve">, Wu </w:t>
      </w:r>
      <w:proofErr w:type="spellStart"/>
      <w:r w:rsidRPr="00D45611">
        <w:rPr>
          <w:rFonts w:ascii="Times New Roman" w:eastAsia="Times New Roman" w:hAnsi="Times New Roman" w:cs="Times New Roman"/>
          <w:sz w:val="24"/>
          <w:szCs w:val="24"/>
        </w:rPr>
        <w:t>Ximeng</w:t>
      </w:r>
      <w:proofErr w:type="spellEnd"/>
      <w:r w:rsidRPr="00D45611">
        <w:rPr>
          <w:rFonts w:ascii="Times New Roman" w:eastAsia="Times New Roman" w:hAnsi="Times New Roman" w:cs="Times New Roman"/>
          <w:sz w:val="24"/>
          <w:szCs w:val="24"/>
        </w:rPr>
        <w:t xml:space="preserve">. A case study on the formation of entrepreneurial expectations of first-time entrepreneurs: a theoretical perspective of </w:t>
      </w:r>
      <w:r w:rsidRPr="00D45611">
        <w:rPr>
          <w:rFonts w:ascii="Times New Roman" w:eastAsia="Times New Roman" w:hAnsi="Times New Roman" w:cs="Times New Roman"/>
          <w:sz w:val="24"/>
          <w:szCs w:val="24"/>
        </w:rPr>
        <w:lastRenderedPageBreak/>
        <w:t>resource conservation [J]. Science and Technology Progress and Countermeasures</w:t>
      </w:r>
      <w:proofErr w:type="gramStart"/>
      <w:r w:rsidRPr="00D45611">
        <w:rPr>
          <w:rFonts w:ascii="Times New Roman" w:eastAsia="Times New Roman" w:hAnsi="Times New Roman" w:cs="Times New Roman"/>
          <w:sz w:val="24"/>
          <w:szCs w:val="24"/>
        </w:rPr>
        <w:t>,2016</w:t>
      </w:r>
      <w:proofErr w:type="gramEnd"/>
      <w:r w:rsidRPr="00D45611">
        <w:rPr>
          <w:rFonts w:ascii="Times New Roman" w:eastAsia="Times New Roman" w:hAnsi="Times New Roman" w:cs="Times New Roman"/>
          <w:sz w:val="24"/>
          <w:szCs w:val="24"/>
        </w:rPr>
        <w:t>, (11) :122-126.</w:t>
      </w:r>
    </w:p>
    <w:p w14:paraId="6E4BA779"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4]R.C. </w:t>
      </w:r>
      <w:proofErr w:type="spellStart"/>
      <w:r w:rsidRPr="00D45611">
        <w:rPr>
          <w:rFonts w:ascii="Times New Roman" w:eastAsia="Times New Roman" w:hAnsi="Times New Roman" w:cs="Times New Roman"/>
          <w:sz w:val="24"/>
          <w:szCs w:val="24"/>
        </w:rPr>
        <w:t>Gambetti</w:t>
      </w:r>
      <w:proofErr w:type="spellEnd"/>
      <w:r w:rsidRPr="00D45611">
        <w:rPr>
          <w:rFonts w:ascii="Times New Roman" w:eastAsia="Times New Roman" w:hAnsi="Times New Roman" w:cs="Times New Roman"/>
          <w:sz w:val="24"/>
          <w:szCs w:val="24"/>
        </w:rPr>
        <w:t xml:space="preserve">, T.C. </w:t>
      </w:r>
      <w:proofErr w:type="spellStart"/>
      <w:r w:rsidRPr="00D45611">
        <w:rPr>
          <w:rFonts w:ascii="Times New Roman" w:eastAsia="Times New Roman" w:hAnsi="Times New Roman" w:cs="Times New Roman"/>
          <w:sz w:val="24"/>
          <w:szCs w:val="24"/>
        </w:rPr>
        <w:t>Melewar</w:t>
      </w:r>
      <w:proofErr w:type="spellEnd"/>
      <w:r w:rsidRPr="00D45611">
        <w:rPr>
          <w:rFonts w:ascii="Times New Roman" w:eastAsia="Times New Roman" w:hAnsi="Times New Roman" w:cs="Times New Roman"/>
          <w:sz w:val="24"/>
          <w:szCs w:val="24"/>
        </w:rPr>
        <w:t>, K.D. Martin, Ethical management of intangible assets in contemporary organizations, Business ethics quarterly 27(3) (2017) 381.</w:t>
      </w:r>
    </w:p>
    <w:p w14:paraId="6764AFC9"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 xml:space="preserve">[5]E.A.J. Johnson, Business Model Generation: A Handbook for Visionaries, Game Changers, and Challengers by Alexander Osterwalder and Yves Pigneur. Hoboken, NJ: John Wiley &amp; Sons, 2010. 281 + </w:t>
      </w:r>
      <w:proofErr w:type="gramStart"/>
      <w:r w:rsidRPr="00D45611">
        <w:rPr>
          <w:rFonts w:ascii="Times New Roman" w:eastAsia="Times New Roman" w:hAnsi="Times New Roman" w:cs="Times New Roman"/>
          <w:sz w:val="24"/>
          <w:szCs w:val="24"/>
        </w:rPr>
        <w:t>iv</w:t>
      </w:r>
      <w:proofErr w:type="gramEnd"/>
      <w:r w:rsidRPr="00D45611">
        <w:rPr>
          <w:rFonts w:ascii="Times New Roman" w:eastAsia="Times New Roman" w:hAnsi="Times New Roman" w:cs="Times New Roman"/>
          <w:sz w:val="24"/>
          <w:szCs w:val="24"/>
        </w:rPr>
        <w:t xml:space="preserve"> pages. US$34.95, Wiley Subscription Services, Inc., 2012, pp. 1099-1100.</w:t>
      </w:r>
    </w:p>
    <w:p w14:paraId="1CB8A257"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6] Lin Song. Acquisition and integration of entrepreneurial resources [J]. Economic Issues Exploration</w:t>
      </w:r>
      <w:proofErr w:type="gramStart"/>
      <w:r w:rsidRPr="00D45611">
        <w:rPr>
          <w:rFonts w:ascii="Times New Roman" w:eastAsia="Times New Roman" w:hAnsi="Times New Roman" w:cs="Times New Roman"/>
          <w:sz w:val="24"/>
          <w:szCs w:val="24"/>
        </w:rPr>
        <w:t>,2007</w:t>
      </w:r>
      <w:proofErr w:type="gramEnd"/>
      <w:r w:rsidRPr="00D45611">
        <w:rPr>
          <w:rFonts w:ascii="Times New Roman" w:eastAsia="Times New Roman" w:hAnsi="Times New Roman" w:cs="Times New Roman"/>
          <w:sz w:val="24"/>
          <w:szCs w:val="24"/>
        </w:rPr>
        <w:t>, (6) :166-169.</w:t>
      </w:r>
    </w:p>
    <w:p w14:paraId="7238A1CB"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7] Wu Hong. Human Resource Management of college students' technology entrepreneurship Enterprises [J]. Exchange of Views</w:t>
      </w:r>
      <w:proofErr w:type="gramStart"/>
      <w:r w:rsidRPr="00D45611">
        <w:rPr>
          <w:rFonts w:ascii="Times New Roman" w:eastAsia="Times New Roman" w:hAnsi="Times New Roman" w:cs="Times New Roman"/>
          <w:sz w:val="24"/>
          <w:szCs w:val="24"/>
        </w:rPr>
        <w:t>,2012</w:t>
      </w:r>
      <w:proofErr w:type="gramEnd"/>
      <w:r w:rsidRPr="00D45611">
        <w:rPr>
          <w:rFonts w:ascii="Times New Roman" w:eastAsia="Times New Roman" w:hAnsi="Times New Roman" w:cs="Times New Roman"/>
          <w:sz w:val="24"/>
          <w:szCs w:val="24"/>
        </w:rPr>
        <w:t>, (11) :105-107.</w:t>
      </w:r>
    </w:p>
    <w:p w14:paraId="01A3DFD0"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8] Ren Weilin. Research on the core competitiveness of small and medium-sized enterprises based on resource view [J]. Science and Technology Entrepreneurship Monthly</w:t>
      </w:r>
      <w:proofErr w:type="gramStart"/>
      <w:r w:rsidRPr="00D45611">
        <w:rPr>
          <w:rFonts w:ascii="Times New Roman" w:eastAsia="Times New Roman" w:hAnsi="Times New Roman" w:cs="Times New Roman"/>
          <w:sz w:val="24"/>
          <w:szCs w:val="24"/>
        </w:rPr>
        <w:t>,2012</w:t>
      </w:r>
      <w:proofErr w:type="gramEnd"/>
      <w:r w:rsidRPr="00D45611">
        <w:rPr>
          <w:rFonts w:ascii="Times New Roman" w:eastAsia="Times New Roman" w:hAnsi="Times New Roman" w:cs="Times New Roman"/>
          <w:sz w:val="24"/>
          <w:szCs w:val="24"/>
        </w:rPr>
        <w:t>, (5) :78-82.</w:t>
      </w:r>
    </w:p>
    <w:p w14:paraId="06CDD3CE"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Times New Roman" w:hAnsi="Times New Roman" w:cs="Times New Roman"/>
          <w:sz w:val="24"/>
          <w:szCs w:val="24"/>
        </w:rPr>
        <w:t>[9] Ma LAN. The impact of innovation drive and entrepreneurial Ability of new start-ups on corporate growth performance [J]. Enterprise Economy</w:t>
      </w:r>
      <w:proofErr w:type="gramStart"/>
      <w:r w:rsidRPr="00D45611">
        <w:rPr>
          <w:rFonts w:ascii="Times New Roman" w:eastAsia="Times New Roman" w:hAnsi="Times New Roman" w:cs="Times New Roman"/>
          <w:sz w:val="24"/>
          <w:szCs w:val="24"/>
        </w:rPr>
        <w:t>,2020</w:t>
      </w:r>
      <w:proofErr w:type="gramEnd"/>
      <w:r w:rsidRPr="00D45611">
        <w:rPr>
          <w:rFonts w:ascii="Times New Roman" w:eastAsia="Times New Roman" w:hAnsi="Times New Roman" w:cs="Times New Roman"/>
          <w:sz w:val="24"/>
          <w:szCs w:val="24"/>
        </w:rPr>
        <w:t>, (9) :49-58.</w:t>
      </w:r>
    </w:p>
    <w:p w14:paraId="214343E1"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SimSun" w:hAnsi="Times New Roman" w:cs="Times New Roman"/>
          <w:sz w:val="24"/>
          <w:szCs w:val="24"/>
        </w:rPr>
        <w:fldChar w:fldCharType="begin"/>
      </w:r>
      <w:r w:rsidRPr="00D45611">
        <w:rPr>
          <w:rFonts w:ascii="Times New Roman" w:eastAsia="SimSun" w:hAnsi="Times New Roman" w:cs="Times New Roman"/>
          <w:sz w:val="24"/>
          <w:szCs w:val="24"/>
        </w:rPr>
        <w:instrText xml:space="preserve"> ADDIN EN.REFLIST </w:instrText>
      </w:r>
      <w:r w:rsidRPr="00D45611">
        <w:rPr>
          <w:rFonts w:ascii="Times New Roman" w:eastAsia="SimSun" w:hAnsi="Times New Roman" w:cs="Times New Roman"/>
          <w:sz w:val="24"/>
          <w:szCs w:val="24"/>
        </w:rPr>
        <w:fldChar w:fldCharType="separate"/>
      </w:r>
      <w:r w:rsidRPr="00D45611">
        <w:rPr>
          <w:rFonts w:ascii="Times New Roman" w:eastAsia="Times New Roman" w:hAnsi="Times New Roman" w:cs="Times New Roman"/>
          <w:sz w:val="24"/>
          <w:szCs w:val="24"/>
        </w:rPr>
        <w:t>[10] T.G. Pollock, P.M. Lee, K. Jin, K. Lashley, (Un)Tangled: Exploring the Asymmetric Coevolution of New Venture Capital Firms' Reputation and Status, Administrative science quarterly 60(3) (2019) 482-517.</w:t>
      </w:r>
    </w:p>
    <w:p w14:paraId="2C8FDD01" w14:textId="77777777" w:rsidR="00F64912" w:rsidRPr="00D45611" w:rsidRDefault="00C4341E" w:rsidP="00D45611">
      <w:pPr>
        <w:spacing w:before="25" w:afterLines="50" w:after="156"/>
        <w:ind w:firstLineChars="200" w:firstLine="480"/>
        <w:rPr>
          <w:rFonts w:ascii="Times New Roman" w:eastAsia="SimSun" w:hAnsi="Times New Roman" w:cs="Times New Roman"/>
          <w:sz w:val="24"/>
          <w:szCs w:val="24"/>
        </w:rPr>
      </w:pPr>
      <w:r w:rsidRPr="00D45611">
        <w:rPr>
          <w:rFonts w:ascii="Times New Roman" w:eastAsia="SimSun" w:hAnsi="Times New Roman" w:cs="Times New Roman"/>
          <w:sz w:val="24"/>
          <w:szCs w:val="24"/>
        </w:rPr>
        <w:fldChar w:fldCharType="end"/>
      </w:r>
    </w:p>
    <w:sectPr w:rsidR="00F64912" w:rsidRPr="00D45611">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4-06-01T19:17:00Z" w:initials="A">
    <w:p w14:paraId="584FB1D7" w14:textId="77777777" w:rsidR="00137BA6" w:rsidRDefault="00137BA6">
      <w:pPr>
        <w:pStyle w:val="CommentText"/>
      </w:pPr>
      <w:r>
        <w:rPr>
          <w:rStyle w:val="CommentReference"/>
        </w:rPr>
        <w:annotationRef/>
      </w:r>
      <w:r>
        <w:t>Re-write</w:t>
      </w:r>
    </w:p>
    <w:p w14:paraId="1C1E3632" w14:textId="32DCB670" w:rsidR="00137BA6" w:rsidRDefault="00137BA6">
      <w:pPr>
        <w:pStyle w:val="CommentText"/>
      </w:pPr>
    </w:p>
  </w:comment>
  <w:comment w:id="1" w:author="ADMIN" w:date="2024-06-01T19:18:00Z" w:initials="A">
    <w:p w14:paraId="225405BA" w14:textId="2DD96ADC" w:rsidR="00137BA6" w:rsidRDefault="00137BA6">
      <w:pPr>
        <w:pStyle w:val="CommentText"/>
      </w:pPr>
      <w:r>
        <w:rPr>
          <w:rStyle w:val="CommentReference"/>
        </w:rPr>
        <w:annotationRef/>
      </w:r>
      <w:r>
        <w:t xml:space="preserve">Start with an Introduction </w:t>
      </w:r>
    </w:p>
  </w:comment>
  <w:comment w:id="2" w:author="ADMIN" w:date="2024-06-01T19:19:00Z" w:initials="A">
    <w:p w14:paraId="1D756BE9" w14:textId="6CCFFF09" w:rsidR="00137BA6" w:rsidRDefault="00137BA6">
      <w:pPr>
        <w:pStyle w:val="CommentText"/>
      </w:pPr>
      <w:r>
        <w:rPr>
          <w:rStyle w:val="CommentReference"/>
        </w:rPr>
        <w:annotationRef/>
      </w:r>
      <w:r>
        <w:t xml:space="preserve">Discuss the issues pertaining Light Expansion and High Growth Businesses. </w:t>
      </w:r>
      <w:r w:rsidR="00850A23">
        <w:t xml:space="preserve">That </w:t>
      </w:r>
      <w:r w:rsidR="008C739F">
        <w:t>is,</w:t>
      </w:r>
      <w:r w:rsidR="00850A23">
        <w:t xml:space="preserve"> </w:t>
      </w:r>
      <w:r w:rsidR="008C739F">
        <w:t>the significance</w:t>
      </w:r>
      <w:r w:rsidR="00850A23">
        <w:t xml:space="preserve"> </w:t>
      </w:r>
      <w:r w:rsidR="008C739F">
        <w:t>of light</w:t>
      </w:r>
      <w:r w:rsidR="00850A23">
        <w:t xml:space="preserve"> expansion and how it </w:t>
      </w:r>
      <w:bookmarkStart w:id="3" w:name="_GoBack"/>
      <w:bookmarkEnd w:id="3"/>
      <w:r w:rsidR="008C739F">
        <w:t>can help</w:t>
      </w:r>
      <w:r w:rsidR="00850A23">
        <w:t xml:space="preserve"> businesses to achieve high grow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1E3632" w15:done="0"/>
  <w15:commentEx w15:paraId="225405BA" w15:done="0"/>
  <w15:commentEx w15:paraId="1D756BE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62150" w14:textId="77777777" w:rsidR="0002053C" w:rsidRDefault="0002053C">
      <w:r>
        <w:separator/>
      </w:r>
    </w:p>
  </w:endnote>
  <w:endnote w:type="continuationSeparator" w:id="0">
    <w:p w14:paraId="64790D2A" w14:textId="77777777" w:rsidR="0002053C" w:rsidRDefault="00020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0CFC3" w14:textId="77777777" w:rsidR="00BF2FF0" w:rsidRDefault="00BF2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52454" w14:textId="77777777" w:rsidR="00F64912" w:rsidRDefault="00C4341E">
    <w:pPr>
      <w:pStyle w:val="Footer"/>
      <w:ind w:firstLine="360"/>
      <w:jc w:val="center"/>
    </w:pPr>
    <w:r>
      <w:rPr>
        <w:noProof/>
        <w:lang w:eastAsia="en-US"/>
      </w:rPr>
      <mc:AlternateContent>
        <mc:Choice Requires="wps">
          <w:drawing>
            <wp:anchor distT="0" distB="0" distL="114300" distR="114300" simplePos="0" relativeHeight="251659264" behindDoc="0" locked="0" layoutInCell="1" allowOverlap="1" wp14:anchorId="4604DAA1" wp14:editId="43442F2D">
              <wp:simplePos x="0" y="0"/>
              <wp:positionH relativeFrom="margin">
                <wp:align>right</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3830B17" w14:textId="00D1FD0E" w:rsidR="00F64912" w:rsidRDefault="00C4341E">
                          <w:pPr>
                            <w:pStyle w:val="Footer"/>
                          </w:pPr>
                          <w:r>
                            <w:rPr>
                              <w:rFonts w:hint="eastAsia"/>
                            </w:rPr>
                            <w:fldChar w:fldCharType="begin"/>
                          </w:r>
                          <w:r>
                            <w:rPr>
                              <w:rFonts w:hint="eastAsia"/>
                            </w:rPr>
                            <w:instrText xml:space="preserve"> PAGE  \* MERGEFORMAT </w:instrText>
                          </w:r>
                          <w:r>
                            <w:rPr>
                              <w:rFonts w:hint="eastAsia"/>
                            </w:rPr>
                            <w:fldChar w:fldCharType="separate"/>
                          </w:r>
                          <w:r w:rsidR="008C739F">
                            <w:rPr>
                              <w:noProof/>
                            </w:rPr>
                            <w:t>8</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604DAA1" id="_x0000_t202" coordsize="21600,21600" o:spt="202" path="m,l,21600r21600,l21600,xe">
              <v:stroke joinstyle="miter"/>
              <v:path gradientshapeok="t" o:connecttype="rect"/>
            </v:shapetype>
            <v:shape id="文本框 1" o:spid="_x0000_s1026"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QAU6BmACAAAKBQAADgAAAAAAAAAAAAAAAAAuAgAAZHJzL2Uyb0RvYy54bWxQ&#10;SwECLQAUAAYACAAAACEAcarRudcAAAAFAQAADwAAAAAAAAAAAAAAAAC6BAAAZHJzL2Rvd25yZXYu&#10;eG1sUEsFBgAAAAAEAAQA8wAAAL4FAAAAAA==&#10;" filled="f" stroked="f" strokeweight=".5pt">
              <v:textbox style="mso-fit-shape-to-text:t" inset="0,0,0,0">
                <w:txbxContent>
                  <w:p w14:paraId="73830B17" w14:textId="00D1FD0E" w:rsidR="00F64912" w:rsidRDefault="00C4341E">
                    <w:pPr>
                      <w:pStyle w:val="Footer"/>
                    </w:pPr>
                    <w:r>
                      <w:rPr>
                        <w:rFonts w:hint="eastAsia"/>
                      </w:rPr>
                      <w:fldChar w:fldCharType="begin"/>
                    </w:r>
                    <w:r>
                      <w:rPr>
                        <w:rFonts w:hint="eastAsia"/>
                      </w:rPr>
                      <w:instrText xml:space="preserve"> PAGE  \* MERGEFORMAT </w:instrText>
                    </w:r>
                    <w:r>
                      <w:rPr>
                        <w:rFonts w:hint="eastAsia"/>
                      </w:rPr>
                      <w:fldChar w:fldCharType="separate"/>
                    </w:r>
                    <w:r w:rsidR="008C739F">
                      <w:rPr>
                        <w:noProof/>
                      </w:rPr>
                      <w:t>8</w:t>
                    </w:r>
                    <w:r>
                      <w:rPr>
                        <w:rFonts w:hint="eastAsia"/>
                      </w:rPr>
                      <w:fldChar w:fldCharType="end"/>
                    </w:r>
                  </w:p>
                </w:txbxContent>
              </v:textbox>
              <w10:wrap anchorx="margin"/>
            </v:shape>
          </w:pict>
        </mc:Fallback>
      </mc:AlternateContent>
    </w:r>
  </w:p>
  <w:p w14:paraId="0E6F7F43" w14:textId="77777777" w:rsidR="00F64912" w:rsidRDefault="00F64912">
    <w:pPr>
      <w:pStyle w:val="Footer"/>
      <w:ind w:firstLine="360"/>
    </w:pPr>
  </w:p>
  <w:p w14:paraId="6671F186" w14:textId="77777777" w:rsidR="00F64912" w:rsidRDefault="00F64912"/>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D9B97" w14:textId="77777777" w:rsidR="00F64912" w:rsidRDefault="00C4341E">
    <w:pPr>
      <w:pStyle w:val="Footer"/>
    </w:pPr>
    <w:r>
      <w:rPr>
        <w:noProof/>
        <w:lang w:eastAsia="en-US"/>
      </w:rPr>
      <mc:AlternateContent>
        <mc:Choice Requires="wps">
          <w:drawing>
            <wp:anchor distT="0" distB="0" distL="114300" distR="114300" simplePos="0" relativeHeight="251660288" behindDoc="0" locked="0" layoutInCell="1" allowOverlap="1" wp14:anchorId="29D29F46" wp14:editId="103516AD">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4C8C73" w14:textId="5B4D09F7" w:rsidR="00F64912" w:rsidRDefault="00C4341E">
                          <w:pPr>
                            <w:pStyle w:val="Footer"/>
                          </w:pPr>
                          <w:r>
                            <w:rPr>
                              <w:rFonts w:hint="eastAsia"/>
                            </w:rPr>
                            <w:fldChar w:fldCharType="begin"/>
                          </w:r>
                          <w:r>
                            <w:rPr>
                              <w:rFonts w:hint="eastAsia"/>
                            </w:rPr>
                            <w:instrText xml:space="preserve"> PAGE  \* MERGEFORMAT </w:instrText>
                          </w:r>
                          <w:r>
                            <w:rPr>
                              <w:rFonts w:hint="eastAsia"/>
                            </w:rPr>
                            <w:fldChar w:fldCharType="separate"/>
                          </w:r>
                          <w:r w:rsidR="008C739F">
                            <w:rPr>
                              <w:noProof/>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9D29F46" id="_x0000_t202" coordsize="21600,21600" o:spt="202" path="m,l,21600r21600,l21600,xe">
              <v:stroke joinstyle="miter"/>
              <v:path gradientshapeok="t" o:connecttype="rect"/>
            </v:shapetype>
            <v:shape id="文本框 2" o:spid="_x0000_s1027"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" filled="f" stroked="f" strokeweight=".5pt">
              <v:textbox style="mso-fit-shape-to-text:t" inset="0,0,0,0">
                <w:txbxContent>
                  <w:p w14:paraId="494C8C73" w14:textId="5B4D09F7" w:rsidR="00F64912" w:rsidRDefault="00C4341E">
                    <w:pPr>
                      <w:pStyle w:val="Footer"/>
                    </w:pPr>
                    <w:r>
                      <w:rPr>
                        <w:rFonts w:hint="eastAsia"/>
                      </w:rPr>
                      <w:fldChar w:fldCharType="begin"/>
                    </w:r>
                    <w:r>
                      <w:rPr>
                        <w:rFonts w:hint="eastAsia"/>
                      </w:rPr>
                      <w:instrText xml:space="preserve"> PAGE  \* MERGEFORMAT </w:instrText>
                    </w:r>
                    <w:r>
                      <w:rPr>
                        <w:rFonts w:hint="eastAsia"/>
                      </w:rPr>
                      <w:fldChar w:fldCharType="separate"/>
                    </w:r>
                    <w:r w:rsidR="008C739F">
                      <w:rPr>
                        <w:noProof/>
                      </w:rPr>
                      <w:t>1</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9B7250" w14:textId="77777777" w:rsidR="0002053C" w:rsidRDefault="0002053C">
      <w:r>
        <w:separator/>
      </w:r>
    </w:p>
  </w:footnote>
  <w:footnote w:type="continuationSeparator" w:id="0">
    <w:p w14:paraId="307E5129" w14:textId="77777777" w:rsidR="0002053C" w:rsidRDefault="000205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E67E4" w14:textId="44FC51E8" w:rsidR="00BF2FF0" w:rsidRDefault="0002053C">
    <w:pPr>
      <w:pStyle w:val="Header"/>
    </w:pPr>
    <w:r>
      <w:rPr>
        <w:noProof/>
      </w:rPr>
      <w:pict w14:anchorId="24B168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18001" o:spid="_x0000_s2050" type="#_x0000_t136" style="position:absolute;left:0;text-align:left;margin-left:0;margin-top:0;width:493.05pt;height:92.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66791" w14:textId="3AAB6662" w:rsidR="00BF2FF0" w:rsidRDefault="0002053C">
    <w:pPr>
      <w:pStyle w:val="Header"/>
    </w:pPr>
    <w:r>
      <w:rPr>
        <w:noProof/>
      </w:rPr>
      <w:pict w14:anchorId="17B29F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18002" o:spid="_x0000_s2051" type="#_x0000_t136" style="position:absolute;left:0;text-align:left;margin-left:0;margin-top:0;width:493.05pt;height:92.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9FB3F" w14:textId="1E53A0BD" w:rsidR="00BF2FF0" w:rsidRDefault="0002053C">
    <w:pPr>
      <w:pStyle w:val="Header"/>
    </w:pPr>
    <w:r>
      <w:rPr>
        <w:noProof/>
      </w:rPr>
      <w:pict w14:anchorId="1BE0E8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18000" o:spid="_x0000_s2049" type="#_x0000_t136" style="position:absolute;left:0;text-align:left;margin-left:0;margin-top:0;width:493.05pt;height:92.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1DA3663"/>
    <w:multiLevelType w:val="singleLevel"/>
    <w:tmpl w:val="4380DBAC"/>
    <w:lvl w:ilvl="0">
      <w:start w:val="1"/>
      <w:numFmt w:val="upperRoman"/>
      <w:pStyle w:val="Heading3"/>
      <w:suff w:val="nothing"/>
      <w:lvlText w:val="%1、"/>
      <w:lvlJc w:val="left"/>
      <w:pPr>
        <w:ind w:left="0" w:firstLine="420"/>
      </w:pPr>
      <w:rPr>
        <w:rFonts w:hint="eastAsia"/>
      </w:rPr>
    </w:lvl>
  </w:abstractNum>
  <w:abstractNum w:abstractNumId="1" w15:restartNumberingAfterBreak="0">
    <w:nsid w:val="BA1F1881"/>
    <w:multiLevelType w:val="singleLevel"/>
    <w:tmpl w:val="BA1F1881"/>
    <w:lvl w:ilvl="0">
      <w:start w:val="1"/>
      <w:numFmt w:val="decimal"/>
      <w:suff w:val="nothing"/>
      <w:lvlText w:val="%1．"/>
      <w:lvlJc w:val="left"/>
      <w:pPr>
        <w:ind w:left="0" w:firstLine="400"/>
      </w:pPr>
      <w:rPr>
        <w:rFonts w:hint="default"/>
      </w:rPr>
    </w:lvl>
  </w:abstractNum>
  <w:abstractNum w:abstractNumId="2" w15:restartNumberingAfterBreak="0">
    <w:nsid w:val="C0AB7DDF"/>
    <w:multiLevelType w:val="singleLevel"/>
    <w:tmpl w:val="C0AB7DDF"/>
    <w:lvl w:ilvl="0">
      <w:start w:val="1"/>
      <w:numFmt w:val="decimal"/>
      <w:suff w:val="nothing"/>
      <w:lvlText w:val="%1．"/>
      <w:lvlJc w:val="left"/>
      <w:pPr>
        <w:ind w:left="0" w:firstLine="400"/>
      </w:pPr>
      <w:rPr>
        <w:rFonts w:hint="default"/>
      </w:rPr>
    </w:lvl>
  </w:abstractNum>
  <w:abstractNum w:abstractNumId="3" w15:restartNumberingAfterBreak="0">
    <w:nsid w:val="39C16A97"/>
    <w:multiLevelType w:val="singleLevel"/>
    <w:tmpl w:val="39C16A97"/>
    <w:lvl w:ilvl="0">
      <w:start w:val="1"/>
      <w:numFmt w:val="decimal"/>
      <w:lvlText w:val="%1."/>
      <w:lvlJc w:val="left"/>
      <w:pPr>
        <w:tabs>
          <w:tab w:val="left" w:pos="312"/>
        </w:tabs>
      </w:pPr>
    </w:lvl>
  </w:abstractNum>
  <w:abstractNum w:abstractNumId="4" w15:restartNumberingAfterBreak="0">
    <w:nsid w:val="453B61A5"/>
    <w:multiLevelType w:val="singleLevel"/>
    <w:tmpl w:val="453B61A5"/>
    <w:lvl w:ilvl="0">
      <w:start w:val="1"/>
      <w:numFmt w:val="upperRoman"/>
      <w:suff w:val="nothing"/>
      <w:lvlText w:val="（%1）"/>
      <w:lvlJc w:val="left"/>
      <w:pPr>
        <w:ind w:left="0" w:firstLine="420"/>
      </w:pPr>
      <w:rPr>
        <w:rFonts w:hint="eastAsia"/>
      </w:rPr>
    </w:lvl>
  </w:abstractNum>
  <w:abstractNum w:abstractNumId="5" w15:restartNumberingAfterBreak="0">
    <w:nsid w:val="770F917D"/>
    <w:multiLevelType w:val="singleLevel"/>
    <w:tmpl w:val="770F917D"/>
    <w:lvl w:ilvl="0">
      <w:start w:val="1"/>
      <w:numFmt w:val="decimal"/>
      <w:suff w:val="nothing"/>
      <w:lvlText w:val="%1．"/>
      <w:lvlJc w:val="left"/>
      <w:pPr>
        <w:ind w:left="0" w:firstLine="400"/>
      </w:pPr>
      <w:rPr>
        <w:rFonts w:hint="default"/>
      </w:rPr>
    </w:lvl>
  </w:abstractNum>
  <w:num w:numId="1">
    <w:abstractNumId w:val="0"/>
  </w:num>
  <w:num w:numId="2">
    <w:abstractNumId w:val="3"/>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g4ODhiOTlmNzI1MGZlZmQzZmFmOGI0MWViOWFkYTMifQ=="/>
  </w:docVars>
  <w:rsids>
    <w:rsidRoot w:val="00A437BD"/>
    <w:rsid w:val="000201AF"/>
    <w:rsid w:val="0002053C"/>
    <w:rsid w:val="00095315"/>
    <w:rsid w:val="00114AD2"/>
    <w:rsid w:val="0013025F"/>
    <w:rsid w:val="00137BA6"/>
    <w:rsid w:val="00150522"/>
    <w:rsid w:val="001B6E30"/>
    <w:rsid w:val="001D0AF0"/>
    <w:rsid w:val="001F0941"/>
    <w:rsid w:val="00226891"/>
    <w:rsid w:val="0027573D"/>
    <w:rsid w:val="003108D1"/>
    <w:rsid w:val="00350D57"/>
    <w:rsid w:val="0045139C"/>
    <w:rsid w:val="0048630F"/>
    <w:rsid w:val="00491C7D"/>
    <w:rsid w:val="004C7F8F"/>
    <w:rsid w:val="0050103B"/>
    <w:rsid w:val="0053119C"/>
    <w:rsid w:val="00541B97"/>
    <w:rsid w:val="006965A6"/>
    <w:rsid w:val="0070326D"/>
    <w:rsid w:val="0084328C"/>
    <w:rsid w:val="00847A1C"/>
    <w:rsid w:val="00850A23"/>
    <w:rsid w:val="008C739F"/>
    <w:rsid w:val="008D19F9"/>
    <w:rsid w:val="008D2EAE"/>
    <w:rsid w:val="00910629"/>
    <w:rsid w:val="00935336"/>
    <w:rsid w:val="00981503"/>
    <w:rsid w:val="009B33A9"/>
    <w:rsid w:val="009E03CC"/>
    <w:rsid w:val="00A0392F"/>
    <w:rsid w:val="00A04A13"/>
    <w:rsid w:val="00A1686A"/>
    <w:rsid w:val="00A437BD"/>
    <w:rsid w:val="00AB7C47"/>
    <w:rsid w:val="00AD172D"/>
    <w:rsid w:val="00B04F48"/>
    <w:rsid w:val="00B64093"/>
    <w:rsid w:val="00BF2FF0"/>
    <w:rsid w:val="00C4341E"/>
    <w:rsid w:val="00CA52BA"/>
    <w:rsid w:val="00D45611"/>
    <w:rsid w:val="00D73096"/>
    <w:rsid w:val="00D75BB4"/>
    <w:rsid w:val="00D97E3B"/>
    <w:rsid w:val="00DE5B58"/>
    <w:rsid w:val="00E75B17"/>
    <w:rsid w:val="00EC5651"/>
    <w:rsid w:val="00EF4608"/>
    <w:rsid w:val="00F64912"/>
    <w:rsid w:val="00FA0B1D"/>
    <w:rsid w:val="01371E30"/>
    <w:rsid w:val="032C56CE"/>
    <w:rsid w:val="04716148"/>
    <w:rsid w:val="06712C4F"/>
    <w:rsid w:val="06FA0AC6"/>
    <w:rsid w:val="08262306"/>
    <w:rsid w:val="09E2224B"/>
    <w:rsid w:val="0CD23136"/>
    <w:rsid w:val="0E2C6A91"/>
    <w:rsid w:val="1A21121A"/>
    <w:rsid w:val="1B395826"/>
    <w:rsid w:val="20587AF3"/>
    <w:rsid w:val="21215823"/>
    <w:rsid w:val="21583A32"/>
    <w:rsid w:val="2A462267"/>
    <w:rsid w:val="2E51202C"/>
    <w:rsid w:val="30587E4F"/>
    <w:rsid w:val="31701505"/>
    <w:rsid w:val="32334983"/>
    <w:rsid w:val="368B0DCE"/>
    <w:rsid w:val="3CDA0642"/>
    <w:rsid w:val="41717734"/>
    <w:rsid w:val="41E63FB3"/>
    <w:rsid w:val="46663034"/>
    <w:rsid w:val="47A469F6"/>
    <w:rsid w:val="4A856B5C"/>
    <w:rsid w:val="509551CF"/>
    <w:rsid w:val="521101F4"/>
    <w:rsid w:val="52F85F88"/>
    <w:rsid w:val="54422A58"/>
    <w:rsid w:val="58D375A7"/>
    <w:rsid w:val="5D5F3BC4"/>
    <w:rsid w:val="607C58F5"/>
    <w:rsid w:val="61D543DE"/>
    <w:rsid w:val="631806A7"/>
    <w:rsid w:val="6B484594"/>
    <w:rsid w:val="6E0F0E84"/>
    <w:rsid w:val="6EF93A0F"/>
    <w:rsid w:val="77F23BBD"/>
    <w:rsid w:val="79A910A5"/>
    <w:rsid w:val="7A9602C3"/>
    <w:rsid w:val="7FF155A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1390516C"/>
  <w15:docId w15:val="{87451B4F-654F-4B80-95AB-21FFBFBA0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rFonts w:ascii="SimSun" w:eastAsia="SimSun" w:hAnsi="SimSun"/>
      <w:b/>
      <w:bCs/>
      <w:kern w:val="44"/>
      <w:sz w:val="30"/>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autoRedefine/>
    <w:uiPriority w:val="9"/>
    <w:unhideWhenUsed/>
    <w:qFormat/>
    <w:rsid w:val="00D45611"/>
    <w:pPr>
      <w:keepNext/>
      <w:keepLines/>
      <w:numPr>
        <w:numId w:val="1"/>
      </w:numPr>
      <w:spacing w:before="260" w:afterLines="50" w:after="156"/>
      <w:outlineLvl w:val="2"/>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uiPriority w:val="39"/>
    <w:unhideWhenUsed/>
    <w:qFormat/>
    <w:pPr>
      <w:ind w:leftChars="400" w:left="840"/>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autoRedefine/>
    <w:uiPriority w:val="39"/>
    <w:unhideWhenUsed/>
    <w:qFormat/>
  </w:style>
  <w:style w:type="paragraph" w:styleId="TOC2">
    <w:name w:val="toc 2"/>
    <w:basedOn w:val="Normal"/>
    <w:next w:val="Normal"/>
    <w:uiPriority w:val="39"/>
    <w:unhideWhenUsed/>
    <w:qFormat/>
    <w:pPr>
      <w:ind w:leftChars="200" w:left="420"/>
    </w:p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Pr>
      <w:i/>
    </w:rPr>
  </w:style>
  <w:style w:type="character" w:styleId="Hyperlink">
    <w:name w:val="Hyperlink"/>
    <w:basedOn w:val="DefaultParagraphFont"/>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SimSun" w:eastAsia="SimSun" w:hAnsi="SimSun"/>
      <w:b/>
      <w:bCs/>
      <w:kern w:val="44"/>
      <w:sz w:val="30"/>
      <w:szCs w:val="44"/>
      <w:lang w:val="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kern w:val="2"/>
      <w:sz w:val="32"/>
      <w:szCs w:val="32"/>
      <w:lang w:val="en-US"/>
    </w:rPr>
  </w:style>
  <w:style w:type="character" w:customStyle="1" w:styleId="HeaderChar">
    <w:name w:val="Header Char"/>
    <w:basedOn w:val="DefaultParagraphFont"/>
    <w:link w:val="Header"/>
    <w:uiPriority w:val="99"/>
    <w:qFormat/>
    <w:rPr>
      <w:kern w:val="2"/>
      <w:sz w:val="18"/>
      <w:szCs w:val="18"/>
      <w:lang w:val="en-US"/>
    </w:rPr>
  </w:style>
  <w:style w:type="character" w:customStyle="1" w:styleId="FooterChar">
    <w:name w:val="Footer Char"/>
    <w:basedOn w:val="DefaultParagraphFont"/>
    <w:link w:val="Footer"/>
    <w:uiPriority w:val="99"/>
    <w:qFormat/>
    <w:rPr>
      <w:kern w:val="2"/>
      <w:sz w:val="18"/>
      <w:szCs w:val="18"/>
      <w:lang w:val="en-US"/>
    </w:rPr>
  </w:style>
  <w:style w:type="paragraph" w:customStyle="1" w:styleId="TOCHeading1">
    <w:name w:val="TOC Heading1"/>
    <w:basedOn w:val="Heading1"/>
    <w:next w:val="Normal"/>
    <w:autoRedefine/>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NoSpacing">
    <w:name w:val="No Spacing"/>
    <w:link w:val="NoSpacingChar"/>
    <w:uiPriority w:val="1"/>
    <w:qFormat/>
    <w:pPr>
      <w:widowControl w:val="0"/>
      <w:jc w:val="both"/>
    </w:pPr>
    <w:rPr>
      <w:rFonts w:ascii="DengXian" w:eastAsia="DengXian" w:hAnsi="DengXian"/>
      <w:kern w:val="2"/>
      <w:sz w:val="21"/>
      <w:szCs w:val="22"/>
    </w:rPr>
  </w:style>
  <w:style w:type="character" w:customStyle="1" w:styleId="NoSpacingChar">
    <w:name w:val="No Spacing Char"/>
    <w:link w:val="NoSpacing"/>
    <w:uiPriority w:val="1"/>
    <w:qFormat/>
    <w:rPr>
      <w:rFonts w:ascii="DengXian" w:eastAsia="DengXian" w:hAnsi="DengXian" w:cs="Times New Roman"/>
      <w:kern w:val="2"/>
      <w:sz w:val="21"/>
      <w:lang w:val="en-US"/>
    </w:rPr>
  </w:style>
  <w:style w:type="paragraph" w:customStyle="1" w:styleId="EndNoteBibliography">
    <w:name w:val="EndNote Bibliography"/>
    <w:basedOn w:val="Normal"/>
    <w:link w:val="EndNoteBibliography0"/>
    <w:qFormat/>
    <w:pPr>
      <w:jc w:val="left"/>
    </w:pPr>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 w:val="20"/>
      <w:lang w:val="en-US"/>
    </w:rPr>
  </w:style>
  <w:style w:type="paragraph" w:styleId="ListParagraph">
    <w:name w:val="List Paragraph"/>
    <w:basedOn w:val="Normal"/>
    <w:autoRedefine/>
    <w:uiPriority w:val="99"/>
    <w:qFormat/>
    <w:pPr>
      <w:ind w:left="720"/>
      <w:contextualSpacing/>
    </w:p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US"/>
    </w:rPr>
  </w:style>
  <w:style w:type="character" w:customStyle="1" w:styleId="1">
    <w:name w:val="不明显强调1"/>
    <w:basedOn w:val="DefaultParagraphFont"/>
    <w:uiPriority w:val="19"/>
    <w:qFormat/>
    <w:rPr>
      <w:i/>
      <w:iCs/>
      <w:color w:val="404040" w:themeColor="text1" w:themeTint="BF"/>
    </w:rPr>
  </w:style>
  <w:style w:type="paragraph" w:customStyle="1" w:styleId="TOC10">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Author">
    <w:name w:val="Author"/>
    <w:rsid w:val="00A1686A"/>
    <w:pPr>
      <w:spacing w:before="360" w:after="40"/>
      <w:jc w:val="center"/>
    </w:pPr>
    <w:rPr>
      <w:noProof/>
      <w:sz w:val="22"/>
      <w:szCs w:val="22"/>
      <w:lang w:eastAsia="en-US"/>
    </w:rPr>
  </w:style>
  <w:style w:type="character" w:styleId="CommentReference">
    <w:name w:val="annotation reference"/>
    <w:basedOn w:val="DefaultParagraphFont"/>
    <w:uiPriority w:val="99"/>
    <w:semiHidden/>
    <w:unhideWhenUsed/>
    <w:rsid w:val="00137BA6"/>
    <w:rPr>
      <w:sz w:val="16"/>
      <w:szCs w:val="16"/>
    </w:rPr>
  </w:style>
  <w:style w:type="paragraph" w:styleId="CommentText">
    <w:name w:val="annotation text"/>
    <w:basedOn w:val="Normal"/>
    <w:link w:val="CommentTextChar"/>
    <w:uiPriority w:val="99"/>
    <w:semiHidden/>
    <w:unhideWhenUsed/>
    <w:rsid w:val="00137BA6"/>
    <w:rPr>
      <w:sz w:val="20"/>
      <w:szCs w:val="20"/>
    </w:rPr>
  </w:style>
  <w:style w:type="character" w:customStyle="1" w:styleId="CommentTextChar">
    <w:name w:val="Comment Text Char"/>
    <w:basedOn w:val="DefaultParagraphFont"/>
    <w:link w:val="CommentText"/>
    <w:uiPriority w:val="99"/>
    <w:semiHidden/>
    <w:rsid w:val="00137BA6"/>
    <w:rPr>
      <w:rFonts w:asciiTheme="minorHAnsi" w:eastAsiaTheme="minorEastAsia" w:hAnsiTheme="minorHAnsi" w:cstheme="minorBidi"/>
      <w:kern w:val="2"/>
    </w:rPr>
  </w:style>
  <w:style w:type="paragraph" w:styleId="CommentSubject">
    <w:name w:val="annotation subject"/>
    <w:basedOn w:val="CommentText"/>
    <w:next w:val="CommentText"/>
    <w:link w:val="CommentSubjectChar"/>
    <w:uiPriority w:val="99"/>
    <w:semiHidden/>
    <w:unhideWhenUsed/>
    <w:rsid w:val="00137BA6"/>
    <w:rPr>
      <w:b/>
      <w:bCs/>
    </w:rPr>
  </w:style>
  <w:style w:type="character" w:customStyle="1" w:styleId="CommentSubjectChar">
    <w:name w:val="Comment Subject Char"/>
    <w:basedOn w:val="CommentTextChar"/>
    <w:link w:val="CommentSubject"/>
    <w:uiPriority w:val="99"/>
    <w:semiHidden/>
    <w:rsid w:val="00137BA6"/>
    <w:rPr>
      <w:rFonts w:asciiTheme="minorHAnsi" w:eastAsiaTheme="minorEastAsia" w:hAnsiTheme="minorHAnsi" w:cstheme="minorBidi"/>
      <w:b/>
      <w:bCs/>
      <w:kern w:val="2"/>
    </w:rPr>
  </w:style>
  <w:style w:type="paragraph" w:styleId="BalloonText">
    <w:name w:val="Balloon Text"/>
    <w:basedOn w:val="Normal"/>
    <w:link w:val="BalloonTextChar"/>
    <w:uiPriority w:val="99"/>
    <w:semiHidden/>
    <w:unhideWhenUsed/>
    <w:rsid w:val="00137B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BA6"/>
    <w:rPr>
      <w:rFonts w:ascii="Segoe UI" w:eastAsiaTheme="minorEastAsia" w:hAnsi="Segoe UI" w:cs="Segoe U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666</Words>
  <Characters>1520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U WENBO#</dc:creator>
  <cp:lastModifiedBy>SDI CPU 1130</cp:lastModifiedBy>
  <cp:revision>3</cp:revision>
  <dcterms:created xsi:type="dcterms:W3CDTF">2024-06-01T11:38:00Z</dcterms:created>
  <dcterms:modified xsi:type="dcterms:W3CDTF">2024-06-0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63450D0DD8CE467CA697ADD35D22CE58_12</vt:lpwstr>
  </property>
  <property fmtid="{D5CDD505-2E9C-101B-9397-08002B2CF9AE}" pid="4" name="GrammarlyDocumentId">
    <vt:lpwstr>8a79a937203c4e3d59a4ba1553547b3eeb2da95c390d24b7750bbc5e0a2df60c</vt:lpwstr>
  </property>
</Properties>
</file>